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C8AC1" w14:textId="12342BD0" w:rsidR="00F73EBB" w:rsidRPr="00597071" w:rsidRDefault="00431F2F" w:rsidP="000A42D3">
      <w:pPr>
        <w:pStyle w:val="Heading1"/>
        <w:ind w:left="-1440" w:firstLine="0"/>
      </w:pPr>
      <w:r w:rsidRPr="00431F2F">
        <w:rPr>
          <w:sz w:val="36"/>
          <w:szCs w:val="36"/>
        </w:rPr>
        <w:br/>
      </w:r>
      <w:r w:rsidR="00152CA9" w:rsidRPr="00597071">
        <mc:AlternateContent>
          <mc:Choice Requires="wps">
            <w:drawing>
              <wp:anchor distT="0" distB="0" distL="114300" distR="114300" simplePos="0" relativeHeight="251662336" behindDoc="0" locked="0" layoutInCell="1" allowOverlap="1" wp14:anchorId="11BC6F48" wp14:editId="4E09CFB0">
                <wp:simplePos x="0" y="0"/>
                <wp:positionH relativeFrom="column">
                  <wp:posOffset>-4761</wp:posOffset>
                </wp:positionH>
                <wp:positionV relativeFrom="paragraph">
                  <wp:posOffset>742315</wp:posOffset>
                </wp:positionV>
                <wp:extent cx="6215062" cy="0"/>
                <wp:effectExtent l="0" t="19050" r="33655" b="19050"/>
                <wp:wrapNone/>
                <wp:docPr id="245" name="Straight Connector 24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215062" cy="0"/>
                        </a:xfrm>
                        <a:prstGeom prst="line">
                          <a:avLst/>
                        </a:prstGeom>
                        <a:ln w="38100">
                          <a:solidFill>
                            <a:schemeClr val="accent6">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9CDC54" id="Straight Connector 245" o:spid="_x0000_s1026" alt="&quot;&quot;"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58.45pt" to="489pt,5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" strokecolor="#a8d08d [1945]" strokeweight="3pt">
                <v:stroke joinstyle="miter"/>
              </v:line>
            </w:pict>
          </mc:Fallback>
        </mc:AlternateContent>
      </w:r>
      <w:r w:rsidR="000A42D3">
        <w:t xml:space="preserve">           Code Bee-Bots to Draw Geometric Shapes</w:t>
      </w:r>
    </w:p>
    <w:p w14:paraId="30DB0C17" w14:textId="437181E8" w:rsidR="007C7127" w:rsidRDefault="006B10EA" w:rsidP="009435AB">
      <w:pPr>
        <w:pStyle w:val="Subtitle"/>
      </w:pPr>
      <w:r>
        <w:br/>
      </w:r>
      <w:proofErr w:type="spellStart"/>
      <w:r w:rsidR="000A42D3" w:rsidRPr="006D1DBA">
        <w:t>Muteb</w:t>
      </w:r>
      <w:proofErr w:type="spellEnd"/>
      <w:r w:rsidR="000A42D3" w:rsidRPr="006D1DBA">
        <w:t xml:space="preserve"> </w:t>
      </w:r>
      <w:proofErr w:type="spellStart"/>
      <w:r w:rsidR="000A42D3" w:rsidRPr="006D1DBA">
        <w:t>Alqahtani</w:t>
      </w:r>
      <w:proofErr w:type="spellEnd"/>
      <w:r w:rsidR="000A42D3">
        <w:t xml:space="preserve"> and Jacob A. Hall, </w:t>
      </w:r>
      <w:r w:rsidR="000A42D3" w:rsidRPr="006D1DBA">
        <w:t>State University of New York College at Cortland</w:t>
      </w:r>
    </w:p>
    <w:p w14:paraId="1151F2E8" w14:textId="47B029DA" w:rsidR="00731B6B" w:rsidRPr="00731B6B" w:rsidRDefault="00731B6B" w:rsidP="00731B6B">
      <w:pPr>
        <w:sectPr w:rsidR="00731B6B" w:rsidRPr="00731B6B" w:rsidSect="004130FE">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008" w:bottom="1008" w:left="1440" w:header="576" w:footer="360" w:gutter="0"/>
          <w:pgNumType w:start="2"/>
          <w:cols w:space="432"/>
          <w:docGrid w:linePitch="360"/>
        </w:sectPr>
      </w:pPr>
    </w:p>
    <w:p w14:paraId="5EB2D717" w14:textId="1FDC00D5" w:rsidR="00F73EBB" w:rsidRPr="00597071" w:rsidRDefault="00BA7352" w:rsidP="00597071">
      <w:pPr>
        <w:pStyle w:val="Heading2"/>
      </w:pPr>
      <w:r w:rsidRPr="00597071">
        <w:t>Overview</w:t>
      </w:r>
      <w:r w:rsidR="00DA7A77">
        <w:t xml:space="preserve"> </w:t>
      </w:r>
    </w:p>
    <w:p w14:paraId="3F1BE565" w14:textId="5EA7F4A7" w:rsidR="00854168" w:rsidRDefault="000A42D3" w:rsidP="00A4464D">
      <w:pPr>
        <w:pStyle w:val="NormalWeb"/>
        <w:spacing w:before="200" w:beforeAutospacing="0" w:after="0" w:afterAutospacing="0"/>
        <w:rPr>
          <w:color w:val="000000"/>
          <w:szCs w:val="20"/>
        </w:rPr>
      </w:pPr>
      <w:r>
        <w:rPr>
          <w:color w:val="000000"/>
          <w:szCs w:val="20"/>
        </w:rPr>
        <w:t xml:space="preserve">This article describes an activity that integrates Bee-Bot robots, to engage first-grade students in creating different geometric shapes. In this activity, students work collaboratively to program Bee-Bots to move on a specific path with two markers attached to the Bee-Bots to </w:t>
      </w:r>
      <w:r w:rsidR="00854168">
        <w:rPr>
          <w:color w:val="000000"/>
          <w:szCs w:val="20"/>
        </w:rPr>
        <w:t>draw</w:t>
      </w:r>
      <w:r>
        <w:rPr>
          <w:color w:val="000000"/>
          <w:szCs w:val="20"/>
        </w:rPr>
        <w:t xml:space="preserve"> a geometric shape on a sheet of paper. After exploring </w:t>
      </w:r>
      <w:r w:rsidR="00854168">
        <w:rPr>
          <w:color w:val="000000"/>
          <w:szCs w:val="20"/>
        </w:rPr>
        <w:t>the robots</w:t>
      </w:r>
      <w:r>
        <w:rPr>
          <w:color w:val="000000"/>
          <w:szCs w:val="20"/>
        </w:rPr>
        <w:t xml:space="preserve">, first-grade students are asked to create geometric shapes </w:t>
      </w:r>
      <w:r w:rsidR="00854168">
        <w:rPr>
          <w:color w:val="000000"/>
          <w:szCs w:val="20"/>
        </w:rPr>
        <w:t>such as</w:t>
      </w:r>
      <w:r>
        <w:rPr>
          <w:color w:val="000000"/>
          <w:szCs w:val="20"/>
        </w:rPr>
        <w:t xml:space="preserve"> squares, rectangles, and circles. Students write and test their programs, observ</w:t>
      </w:r>
      <w:r w:rsidR="00854168">
        <w:rPr>
          <w:color w:val="000000"/>
          <w:szCs w:val="20"/>
        </w:rPr>
        <w:t xml:space="preserve">ing robot shape </w:t>
      </w:r>
      <w:r>
        <w:rPr>
          <w:color w:val="000000"/>
          <w:szCs w:val="20"/>
        </w:rPr>
        <w:t>drawing</w:t>
      </w:r>
      <w:r w:rsidR="00854168">
        <w:rPr>
          <w:color w:val="000000"/>
          <w:szCs w:val="20"/>
        </w:rPr>
        <w:t>s</w:t>
      </w:r>
      <w:r>
        <w:rPr>
          <w:color w:val="000000"/>
          <w:szCs w:val="20"/>
        </w:rPr>
        <w:t xml:space="preserve"> to debug. </w:t>
      </w:r>
    </w:p>
    <w:p w14:paraId="1B07B374" w14:textId="768EC36D" w:rsidR="00854168" w:rsidRDefault="000608F9" w:rsidP="00A4464D">
      <w:pPr>
        <w:pStyle w:val="NormalWeb"/>
        <w:spacing w:before="200" w:beforeAutospacing="0" w:after="0" w:afterAutospacing="0"/>
        <w:rPr>
          <w:color w:val="000000"/>
          <w:szCs w:val="20"/>
        </w:rPr>
      </w:pPr>
      <w:r>
        <w:t xml:space="preserve">Topics: </w:t>
      </w:r>
      <w:r w:rsidR="000A42D3">
        <w:rPr>
          <w:color w:val="000000"/>
          <w:szCs w:val="20"/>
        </w:rPr>
        <w:t xml:space="preserve">First-Grade Geometry, Coding, Debugging, Algorithmic Design, Pattern Recognition, </w:t>
      </w:r>
      <w:r w:rsidR="00854168">
        <w:rPr>
          <w:color w:val="000000"/>
          <w:szCs w:val="20"/>
        </w:rPr>
        <w:t>Robotics.</w:t>
      </w:r>
      <w:r w:rsidR="00A4464D">
        <w:rPr>
          <w:color w:val="000000"/>
          <w:szCs w:val="20"/>
        </w:rPr>
        <w:t xml:space="preserve"> </w:t>
      </w:r>
    </w:p>
    <w:p w14:paraId="551235CB" w14:textId="2C3C2943" w:rsidR="001762E3" w:rsidRPr="00A4464D" w:rsidRDefault="000608F9" w:rsidP="00A4464D">
      <w:pPr>
        <w:pStyle w:val="NormalWeb"/>
        <w:spacing w:before="200" w:beforeAutospacing="0" w:after="0" w:afterAutospacing="0"/>
        <w:rPr>
          <w:color w:val="000000"/>
          <w:szCs w:val="20"/>
        </w:rPr>
      </w:pPr>
      <w:r>
        <w:t xml:space="preserve">Time: </w:t>
      </w:r>
      <w:r w:rsidR="000A42D3">
        <w:rPr>
          <w:color w:val="000000"/>
          <w:szCs w:val="20"/>
        </w:rPr>
        <w:t>30-45 minutes </w:t>
      </w:r>
      <w:r>
        <w:t xml:space="preserve">  </w:t>
      </w:r>
    </w:p>
    <w:p w14:paraId="2DEA8365" w14:textId="77D408B1" w:rsidR="00BA7352" w:rsidRPr="00BA7352" w:rsidRDefault="00BA7352" w:rsidP="00597071">
      <w:pPr>
        <w:pStyle w:val="Heading3"/>
      </w:pPr>
      <w:r>
        <w:t>Materials</w:t>
      </w:r>
      <w:r w:rsidR="00DA7A77">
        <w:t xml:space="preserve"> </w:t>
      </w:r>
    </w:p>
    <w:p w14:paraId="13341BE4" w14:textId="77777777" w:rsidR="000A42D3" w:rsidRPr="003E48F5" w:rsidRDefault="000A42D3" w:rsidP="003E48F5">
      <w:pPr>
        <w:pStyle w:val="ListParagraph"/>
        <w:numPr>
          <w:ilvl w:val="0"/>
          <w:numId w:val="32"/>
        </w:numPr>
        <w:ind w:left="288" w:hanging="216"/>
        <w:rPr>
          <w:rFonts w:ascii="Noto Sans Symbols" w:hAnsi="Noto Sans Symbols"/>
        </w:rPr>
      </w:pPr>
      <w:r>
        <w:t>Bee-Bots</w:t>
      </w:r>
    </w:p>
    <w:p w14:paraId="511EBA1E" w14:textId="77777777" w:rsidR="000A42D3" w:rsidRPr="003E48F5" w:rsidRDefault="000A42D3" w:rsidP="003E48F5">
      <w:pPr>
        <w:pStyle w:val="ListParagraph"/>
        <w:numPr>
          <w:ilvl w:val="0"/>
          <w:numId w:val="32"/>
        </w:numPr>
        <w:ind w:left="288" w:hanging="216"/>
        <w:rPr>
          <w:rFonts w:ascii="Noto Sans Symbols" w:hAnsi="Noto Sans Symbols"/>
        </w:rPr>
      </w:pPr>
      <w:r>
        <w:t>Fine Point Markers </w:t>
      </w:r>
    </w:p>
    <w:p w14:paraId="22D6E4E5" w14:textId="6FB44367" w:rsidR="000A42D3" w:rsidRDefault="000A42D3" w:rsidP="003E48F5">
      <w:pPr>
        <w:pStyle w:val="ListParagraph"/>
        <w:numPr>
          <w:ilvl w:val="0"/>
          <w:numId w:val="32"/>
        </w:numPr>
        <w:ind w:left="288" w:hanging="216"/>
      </w:pPr>
      <w:r>
        <w:t>Bee-</w:t>
      </w:r>
      <w:r w:rsidRPr="00C57C6E">
        <w:t>Bots Attachment 3</w:t>
      </w:r>
      <w:r>
        <w:t>D</w:t>
      </w:r>
      <w:r w:rsidRPr="00C57C6E">
        <w:t xml:space="preserve"> Print File (See </w:t>
      </w:r>
      <w:hyperlink r:id="rId14" w:history="1">
        <w:proofErr w:type="spellStart"/>
        <w:r w:rsidRPr="002C5610">
          <w:rPr>
            <w:rStyle w:val="Hyperlink"/>
          </w:rPr>
          <w:t>BeeBotBelt.stl</w:t>
        </w:r>
        <w:proofErr w:type="spellEnd"/>
      </w:hyperlink>
      <w:r>
        <w:t xml:space="preserve"> or </w:t>
      </w:r>
      <w:hyperlink r:id="rId15" w:history="1">
        <w:r w:rsidRPr="002C5610">
          <w:rPr>
            <w:rStyle w:val="Hyperlink"/>
          </w:rPr>
          <w:t>.obj</w:t>
        </w:r>
      </w:hyperlink>
      <w:r w:rsidRPr="00C57C6E">
        <w:t xml:space="preserve"> File) </w:t>
      </w:r>
    </w:p>
    <w:p w14:paraId="718AABF1" w14:textId="3EA79F14" w:rsidR="002C5610" w:rsidRPr="00C57C6E" w:rsidRDefault="002C5610" w:rsidP="003E48F5">
      <w:pPr>
        <w:pStyle w:val="ListParagraph"/>
        <w:numPr>
          <w:ilvl w:val="0"/>
          <w:numId w:val="32"/>
        </w:numPr>
        <w:ind w:left="288" w:hanging="216"/>
      </w:pPr>
      <w:hyperlink r:id="rId16" w:history="1">
        <w:r w:rsidRPr="002C5610">
          <w:rPr>
            <w:rStyle w:val="Hyperlink"/>
          </w:rPr>
          <w:t>Bee-Bot Belt Directions</w:t>
        </w:r>
      </w:hyperlink>
    </w:p>
    <w:p w14:paraId="2917F06C" w14:textId="77777777" w:rsidR="000A42D3" w:rsidRPr="00C57C6E" w:rsidRDefault="000A42D3" w:rsidP="003E48F5">
      <w:pPr>
        <w:pStyle w:val="ListParagraph"/>
        <w:numPr>
          <w:ilvl w:val="0"/>
          <w:numId w:val="32"/>
        </w:numPr>
        <w:ind w:left="288" w:hanging="216"/>
      </w:pPr>
      <w:r w:rsidRPr="00C57C6E">
        <w:t>3</w:t>
      </w:r>
      <w:r>
        <w:t>D</w:t>
      </w:r>
      <w:r w:rsidRPr="00C57C6E">
        <w:t xml:space="preserve"> Printer</w:t>
      </w:r>
    </w:p>
    <w:p w14:paraId="166F20CD" w14:textId="15A7F203" w:rsidR="000A42D3" w:rsidRDefault="000A42D3" w:rsidP="003E48F5">
      <w:pPr>
        <w:pStyle w:val="ListParagraph"/>
        <w:numPr>
          <w:ilvl w:val="0"/>
          <w:numId w:val="32"/>
        </w:numPr>
        <w:ind w:left="288" w:hanging="216"/>
      </w:pPr>
      <w:r w:rsidRPr="00C57C6E">
        <w:t xml:space="preserve">Hook </w:t>
      </w:r>
      <w:r>
        <w:t>a</w:t>
      </w:r>
      <w:r w:rsidRPr="00C57C6E">
        <w:t>nd Loop Self-Adhesive Dots</w:t>
      </w:r>
    </w:p>
    <w:p w14:paraId="404A097A" w14:textId="77777777" w:rsidR="000A42D3" w:rsidRPr="00C57C6E" w:rsidRDefault="000A42D3" w:rsidP="003E48F5">
      <w:pPr>
        <w:pStyle w:val="ListParagraph"/>
        <w:numPr>
          <w:ilvl w:val="0"/>
          <w:numId w:val="32"/>
        </w:numPr>
        <w:ind w:left="288" w:hanging="216"/>
      </w:pPr>
      <w:r w:rsidRPr="00C57C6E">
        <w:t>Big Sheet of Paper (3ft. By 4ft. Works Well)</w:t>
      </w:r>
    </w:p>
    <w:p w14:paraId="735A5F37" w14:textId="77777777" w:rsidR="000A42D3" w:rsidRPr="00C57C6E" w:rsidRDefault="000A42D3" w:rsidP="003E48F5">
      <w:pPr>
        <w:pStyle w:val="ListParagraph"/>
        <w:numPr>
          <w:ilvl w:val="0"/>
          <w:numId w:val="32"/>
        </w:numPr>
        <w:ind w:left="288" w:hanging="216"/>
      </w:pPr>
      <w:r w:rsidRPr="00C57C6E">
        <w:t>Masking Tape</w:t>
      </w:r>
    </w:p>
    <w:p w14:paraId="6D03AF46" w14:textId="77777777" w:rsidR="000A42D3" w:rsidRPr="003E48F5" w:rsidRDefault="000A42D3" w:rsidP="003E48F5">
      <w:pPr>
        <w:pStyle w:val="ListParagraph"/>
        <w:numPr>
          <w:ilvl w:val="0"/>
          <w:numId w:val="32"/>
        </w:numPr>
        <w:ind w:left="288" w:hanging="216"/>
        <w:rPr>
          <w:rFonts w:ascii="Noto Sans Symbols" w:hAnsi="Noto Sans Symbols"/>
        </w:rPr>
      </w:pPr>
      <w:r w:rsidRPr="00C57C6E">
        <w:t>Paper And</w:t>
      </w:r>
      <w:r>
        <w:t xml:space="preserve"> Pencil for Students </w:t>
      </w:r>
    </w:p>
    <w:p w14:paraId="4167F8A8" w14:textId="2DF4E503" w:rsidR="000A42D3" w:rsidRPr="003E48F5" w:rsidRDefault="000A42D3" w:rsidP="003E48F5">
      <w:pPr>
        <w:pStyle w:val="ListParagraph"/>
        <w:numPr>
          <w:ilvl w:val="0"/>
          <w:numId w:val="32"/>
        </w:numPr>
        <w:ind w:left="288" w:hanging="216"/>
        <w:rPr>
          <w:rFonts w:ascii="Noto Sans Symbols" w:hAnsi="Noto Sans Symbols"/>
        </w:rPr>
      </w:pPr>
      <w:r>
        <w:t xml:space="preserve">Bee-Bot Poster File (see </w:t>
      </w:r>
      <w:hyperlink r:id="rId17" w:history="1">
        <w:r w:rsidRPr="002C5610">
          <w:rPr>
            <w:rStyle w:val="Hyperlink"/>
          </w:rPr>
          <w:t>Bee-Bot Poster PPT</w:t>
        </w:r>
      </w:hyperlink>
      <w:r>
        <w:t xml:space="preserve"> File)</w:t>
      </w:r>
    </w:p>
    <w:p w14:paraId="49AC565B" w14:textId="0F589CB7" w:rsidR="001762E3" w:rsidRDefault="001762E3" w:rsidP="001762E3">
      <w:pPr>
        <w:pStyle w:val="Heading3"/>
      </w:pPr>
      <w:r>
        <w:t>Setup</w:t>
      </w:r>
      <w:r w:rsidR="00FA7121">
        <w:t xml:space="preserve"> </w:t>
      </w:r>
    </w:p>
    <w:p w14:paraId="073A6E1B" w14:textId="0320E7F9" w:rsidR="00BA7352" w:rsidRPr="008B2B18" w:rsidRDefault="008200B2" w:rsidP="004F18C6">
      <w:pPr>
        <w:rPr>
          <w:sz w:val="2"/>
          <w:szCs w:val="2"/>
        </w:rPr>
      </w:pPr>
      <w:r>
        <w:rPr>
          <w:color w:val="000000"/>
          <w:szCs w:val="20"/>
        </w:rPr>
        <w:t>T</w:t>
      </w:r>
      <w:r w:rsidR="0060631A">
        <w:rPr>
          <w:color w:val="000000"/>
          <w:szCs w:val="20"/>
        </w:rPr>
        <w:t>ape big sheets of paper on the floor (one sheet for each group of 3-4 students) and attach the marker holder on the robots. Each group of students should have a robot with an attachment, two markers, a big sheet of paper on the floor, and paper and pencil to record their programs.</w:t>
      </w:r>
      <w:r w:rsidR="0060631A">
        <w:t xml:space="preserve"> </w:t>
      </w:r>
      <w:r w:rsidR="00E95B51">
        <w:br w:type="column"/>
      </w:r>
    </w:p>
    <w:p w14:paraId="4D8A485F" w14:textId="73AF6195" w:rsidR="00BC07C4" w:rsidRPr="00B37DA7" w:rsidRDefault="00BC07C4" w:rsidP="00A003CE">
      <w:pPr>
        <w:pStyle w:val="Heading2-Context"/>
        <w:rPr>
          <w:sz w:val="22"/>
          <w:szCs w:val="22"/>
        </w:rPr>
      </w:pPr>
      <w:r>
        <w:t>Context</w:t>
      </w:r>
      <w:r w:rsidR="00B37DA7">
        <w:t>-</w:t>
      </w:r>
      <w:r>
        <w:t>at</w:t>
      </w:r>
      <w:r w:rsidR="00B37DA7">
        <w:t>-</w:t>
      </w:r>
      <w:r>
        <w:t>a</w:t>
      </w:r>
      <w:r w:rsidR="00B37DA7">
        <w:t>-</w:t>
      </w:r>
      <w:r>
        <w:t>glance</w:t>
      </w:r>
      <w:r w:rsidR="00DA7A77">
        <w:t xml:space="preserve"> </w:t>
      </w:r>
    </w:p>
    <w:p w14:paraId="1CC4D993" w14:textId="77777777" w:rsidR="00A003CE" w:rsidRDefault="00A003CE" w:rsidP="00A003CE">
      <w:pPr>
        <w:pStyle w:val="normal-context"/>
      </w:pPr>
      <w:r w:rsidRPr="00A003CE">
        <w:rPr>
          <w:b/>
          <w:bCs/>
        </w:rPr>
        <w:t>Setting</w:t>
      </w:r>
      <w:r>
        <w:br/>
      </w:r>
      <w:r w:rsidR="0060631A">
        <w:t>Conducted in a gymnasium with first-grade students at a rural, public, elementary school in the Northeastern United States.</w:t>
      </w:r>
    </w:p>
    <w:p w14:paraId="5A15579E" w14:textId="1D994A51" w:rsidR="00A003CE" w:rsidRPr="00A003CE" w:rsidRDefault="0060631A" w:rsidP="00A003CE">
      <w:pPr>
        <w:pStyle w:val="normal-context"/>
      </w:pPr>
      <w:r>
        <w:rPr>
          <w:b/>
          <w:bCs/>
        </w:rPr>
        <w:t>Modality</w:t>
      </w:r>
      <w:r>
        <w:br/>
        <w:t>Face-to-face</w:t>
      </w:r>
    </w:p>
    <w:p w14:paraId="60BA6C81" w14:textId="68568410" w:rsidR="00A003CE" w:rsidRDefault="00A003CE" w:rsidP="00A003CE">
      <w:pPr>
        <w:pStyle w:val="normal-context"/>
      </w:pPr>
      <w:r>
        <w:rPr>
          <w:b/>
          <w:bCs/>
        </w:rPr>
        <w:t>C</w:t>
      </w:r>
      <w:r w:rsidR="0060631A">
        <w:rPr>
          <w:b/>
          <w:bCs/>
        </w:rPr>
        <w:t>lass Structure</w:t>
      </w:r>
      <w:r w:rsidR="0060631A">
        <w:br/>
        <w:t>Groups of 3-4 children completed four robotics activities at a station which was facilitated by elementary preservice teachers (PSTs). This article focuses on a single activity—drawing geometric shapes with Bee-Bots, a button-operated robot.</w:t>
      </w:r>
    </w:p>
    <w:p w14:paraId="13CEA348" w14:textId="77777777" w:rsidR="00A003CE" w:rsidRDefault="0060631A" w:rsidP="00A003CE">
      <w:pPr>
        <w:pStyle w:val="normal-context"/>
        <w:rPr>
          <w:color w:val="000000"/>
          <w:szCs w:val="20"/>
        </w:rPr>
      </w:pPr>
      <w:r>
        <w:rPr>
          <w:b/>
          <w:bCs/>
          <w:color w:val="000000"/>
          <w:szCs w:val="20"/>
        </w:rPr>
        <w:t>Organizational Norms</w:t>
      </w:r>
      <w:r>
        <w:rPr>
          <w:color w:val="000000"/>
          <w:szCs w:val="20"/>
        </w:rPr>
        <w:br/>
        <w:t>The school previously used robots with intermediate grades and in an after-school robotics program. Teachers and administrators were excited to begin integrating robots with younger children. </w:t>
      </w:r>
    </w:p>
    <w:p w14:paraId="7A471178" w14:textId="77777777" w:rsidR="00A003CE" w:rsidRDefault="0060631A" w:rsidP="00A003CE">
      <w:pPr>
        <w:pStyle w:val="normal-context"/>
        <w:rPr>
          <w:color w:val="000000"/>
          <w:szCs w:val="20"/>
        </w:rPr>
      </w:pPr>
      <w:r>
        <w:rPr>
          <w:b/>
          <w:bCs/>
          <w:color w:val="000000"/>
          <w:szCs w:val="20"/>
        </w:rPr>
        <w:t>Learner Characteristics</w:t>
      </w:r>
      <w:r>
        <w:rPr>
          <w:color w:val="000000"/>
          <w:szCs w:val="20"/>
        </w:rPr>
        <w:br/>
        <w:t>Two classes of first-grade students (</w:t>
      </w:r>
      <w:r>
        <w:rPr>
          <w:i/>
          <w:iCs/>
          <w:color w:val="000000"/>
          <w:szCs w:val="20"/>
        </w:rPr>
        <w:t xml:space="preserve">N </w:t>
      </w:r>
      <w:r>
        <w:rPr>
          <w:color w:val="000000"/>
          <w:szCs w:val="20"/>
        </w:rPr>
        <w:t>= 33) participated in this lesson. They had not previously used robots in their classes. </w:t>
      </w:r>
    </w:p>
    <w:p w14:paraId="61AB6FA4" w14:textId="77777777" w:rsidR="00A003CE" w:rsidRDefault="0060631A" w:rsidP="00A003CE">
      <w:pPr>
        <w:pStyle w:val="normal-context"/>
        <w:rPr>
          <w:color w:val="000000"/>
          <w:szCs w:val="20"/>
        </w:rPr>
      </w:pPr>
      <w:r>
        <w:rPr>
          <w:b/>
          <w:bCs/>
          <w:color w:val="000000"/>
          <w:szCs w:val="20"/>
        </w:rPr>
        <w:t>Instructor Characteristics</w:t>
      </w:r>
      <w:r>
        <w:rPr>
          <w:color w:val="000000"/>
          <w:szCs w:val="20"/>
        </w:rPr>
        <w:br/>
        <w:t>A mathematics teacher educator guided PSTs’ development and facilitation of the activities. PSTs were provided instruction on the integration of Bee-Bots and geometry in their mathematics methods course. Classroom teachers observed the lesson and supported activities as needed. </w:t>
      </w:r>
    </w:p>
    <w:p w14:paraId="53440D2E" w14:textId="77777777" w:rsidR="00A003CE" w:rsidRDefault="0060631A" w:rsidP="00A003CE">
      <w:pPr>
        <w:pStyle w:val="normal-context"/>
        <w:rPr>
          <w:color w:val="000000"/>
          <w:szCs w:val="20"/>
        </w:rPr>
      </w:pPr>
      <w:r>
        <w:rPr>
          <w:b/>
          <w:bCs/>
          <w:color w:val="000000"/>
          <w:szCs w:val="20"/>
        </w:rPr>
        <w:t>Development Rationale</w:t>
      </w:r>
      <w:r>
        <w:rPr>
          <w:color w:val="000000"/>
          <w:szCs w:val="20"/>
        </w:rPr>
        <w:br/>
        <w:t>Developed the activity as an introduction to computational thinking</w:t>
      </w:r>
      <w:r w:rsidR="00DC5236">
        <w:rPr>
          <w:color w:val="000000"/>
          <w:szCs w:val="20"/>
        </w:rPr>
        <w:t xml:space="preserve"> (CT)</w:t>
      </w:r>
      <w:r>
        <w:rPr>
          <w:color w:val="000000"/>
          <w:szCs w:val="20"/>
        </w:rPr>
        <w:t xml:space="preserve"> that can be integrated in the mathematics curriculum. </w:t>
      </w:r>
    </w:p>
    <w:p w14:paraId="73800186" w14:textId="74BA7D77" w:rsidR="0060631A" w:rsidRDefault="0060631A" w:rsidP="00A003CE">
      <w:pPr>
        <w:pStyle w:val="normal-context"/>
      </w:pPr>
      <w:r>
        <w:rPr>
          <w:b/>
          <w:bCs/>
          <w:color w:val="000000"/>
          <w:szCs w:val="20"/>
        </w:rPr>
        <w:t>Design Framework</w:t>
      </w:r>
      <w:r>
        <w:rPr>
          <w:color w:val="000000"/>
          <w:szCs w:val="20"/>
        </w:rPr>
        <w:br/>
        <w:t>Meaningful Learning with Technology (Howland et al., 2011)</w:t>
      </w:r>
    </w:p>
    <w:p w14:paraId="34EFC90E" w14:textId="422F2B21" w:rsidR="00FF52DE" w:rsidRDefault="00FF52DE" w:rsidP="00124350">
      <w:pPr>
        <w:pStyle w:val="Heading3"/>
        <w:rPr>
          <w:sz w:val="40"/>
          <w:szCs w:val="40"/>
        </w:rPr>
      </w:pPr>
      <w:r w:rsidRPr="00BA7352">
        <w:lastRenderedPageBreak/>
        <w:t>Standards</w:t>
      </w:r>
      <w:r>
        <w:t xml:space="preserve"> </w:t>
      </w:r>
    </w:p>
    <w:p w14:paraId="1CA61C78" w14:textId="77777777" w:rsidR="0060631A" w:rsidRDefault="0060631A" w:rsidP="0060631A">
      <w:pPr>
        <w:pStyle w:val="Heading4"/>
      </w:pPr>
      <w:r>
        <w:t>CCSS Geometry Standards in First Grade</w:t>
      </w:r>
    </w:p>
    <w:p w14:paraId="2B9EF11A" w14:textId="18276F51" w:rsidR="0060631A" w:rsidRDefault="0060631A" w:rsidP="0060631A">
      <w:pPr>
        <w:pStyle w:val="NormalWeb"/>
        <w:spacing w:before="200" w:beforeAutospacing="0" w:after="0" w:afterAutospacing="0"/>
      </w:pPr>
      <w:r>
        <w:rPr>
          <w:color w:val="000000"/>
          <w:szCs w:val="20"/>
        </w:rPr>
        <w:t>Common Core State Standards (CCSS)</w:t>
      </w:r>
      <w:r w:rsidR="00216C21">
        <w:rPr>
          <w:color w:val="000000"/>
          <w:szCs w:val="20"/>
        </w:rPr>
        <w:t xml:space="preserve"> </w:t>
      </w:r>
      <w:r>
        <w:rPr>
          <w:color w:val="000000"/>
          <w:szCs w:val="20"/>
        </w:rPr>
        <w:t>Math.Content.</w:t>
      </w:r>
      <w:proofErr w:type="gramStart"/>
      <w:r>
        <w:rPr>
          <w:color w:val="000000"/>
          <w:szCs w:val="20"/>
        </w:rPr>
        <w:t>1.G.A.</w:t>
      </w:r>
      <w:proofErr w:type="gramEnd"/>
      <w:r>
        <w:rPr>
          <w:color w:val="000000"/>
          <w:szCs w:val="20"/>
        </w:rPr>
        <w:t xml:space="preserve">1. “Distinguish between defining attributes (e.g., triangles are closed and three-sided) versus non-defining attributes (e.g., color, orientation, overall size); build and draw shapes to possess defining attributes” </w:t>
      </w:r>
      <w:r w:rsidRPr="005E3AA6">
        <w:rPr>
          <w:color w:val="000000"/>
          <w:szCs w:val="20"/>
        </w:rPr>
        <w:t>(</w:t>
      </w:r>
      <w:r>
        <w:rPr>
          <w:color w:val="000000"/>
          <w:szCs w:val="20"/>
        </w:rPr>
        <w:t>Common Core State Standards Initiative, n.d., p. 16</w:t>
      </w:r>
      <w:r w:rsidRPr="005E3AA6">
        <w:rPr>
          <w:color w:val="000000"/>
          <w:szCs w:val="20"/>
        </w:rPr>
        <w:t>).</w:t>
      </w:r>
    </w:p>
    <w:p w14:paraId="0B942D31" w14:textId="77777777" w:rsidR="0060631A" w:rsidRDefault="0060631A" w:rsidP="0060631A">
      <w:pPr>
        <w:pStyle w:val="NormalWeb"/>
        <w:spacing w:before="200" w:beforeAutospacing="0" w:after="0" w:afterAutospacing="0"/>
      </w:pPr>
      <w:proofErr w:type="gramStart"/>
      <w:r>
        <w:rPr>
          <w:color w:val="000000"/>
          <w:szCs w:val="20"/>
        </w:rPr>
        <w:t>CCSS.Math.Content</w:t>
      </w:r>
      <w:proofErr w:type="gramEnd"/>
      <w:r>
        <w:rPr>
          <w:color w:val="000000"/>
          <w:szCs w:val="20"/>
        </w:rPr>
        <w:t>.1.G.A.2. “Compose two-dimensional shapes (rectangles, squares, trapezoids, triangles, half-circles, and quarter-circles) or three-dimensional shapes (cubes, right rectangular prisms, right circular cones, and right circular cylinders) to create a composite shape and compose new shapes from the composite shap</w:t>
      </w:r>
      <w:r w:rsidRPr="005E3AA6">
        <w:rPr>
          <w:color w:val="000000"/>
          <w:szCs w:val="20"/>
        </w:rPr>
        <w:t>e</w:t>
      </w:r>
      <w:r>
        <w:rPr>
          <w:color w:val="000000"/>
          <w:szCs w:val="20"/>
        </w:rPr>
        <w:t>”</w:t>
      </w:r>
      <w:r w:rsidRPr="005E3AA6">
        <w:rPr>
          <w:color w:val="000000"/>
          <w:szCs w:val="20"/>
        </w:rPr>
        <w:t xml:space="preserve"> (</w:t>
      </w:r>
      <w:r>
        <w:rPr>
          <w:color w:val="000000"/>
          <w:szCs w:val="20"/>
        </w:rPr>
        <w:t>Common Core State Standards Initiative, n.d., p. 16</w:t>
      </w:r>
      <w:r w:rsidRPr="005E3AA6">
        <w:rPr>
          <w:color w:val="000000"/>
          <w:szCs w:val="20"/>
        </w:rPr>
        <w:t>).</w:t>
      </w:r>
    </w:p>
    <w:p w14:paraId="4E9673DC" w14:textId="77777777" w:rsidR="0060631A" w:rsidRDefault="0060631A" w:rsidP="0060631A">
      <w:pPr>
        <w:pStyle w:val="Heading4"/>
      </w:pPr>
      <w:r>
        <w:t>NYS K-12 Computer Science and Digital Fluency Learning Standards</w:t>
      </w:r>
    </w:p>
    <w:p w14:paraId="7CE7AE90" w14:textId="4578BBBE" w:rsidR="0060631A" w:rsidRDefault="00216C21" w:rsidP="0060631A">
      <w:pPr>
        <w:pStyle w:val="NormalWeb"/>
        <w:spacing w:before="200" w:beforeAutospacing="0" w:after="0" w:afterAutospacing="0"/>
      </w:pPr>
      <w:r>
        <w:rPr>
          <w:color w:val="000000"/>
          <w:szCs w:val="20"/>
        </w:rPr>
        <w:t xml:space="preserve">New York State (NYS) </w:t>
      </w:r>
      <w:r w:rsidR="0060631A">
        <w:rPr>
          <w:color w:val="000000"/>
          <w:szCs w:val="20"/>
        </w:rPr>
        <w:t>“K-</w:t>
      </w:r>
      <w:proofErr w:type="gramStart"/>
      <w:r w:rsidR="0060631A">
        <w:rPr>
          <w:color w:val="000000"/>
          <w:szCs w:val="20"/>
        </w:rPr>
        <w:t>1.CT.</w:t>
      </w:r>
      <w:proofErr w:type="gramEnd"/>
      <w:r w:rsidR="0060631A">
        <w:rPr>
          <w:color w:val="000000"/>
          <w:szCs w:val="20"/>
        </w:rPr>
        <w:t xml:space="preserve">6: Follow an algorithm to complete a task” </w:t>
      </w:r>
      <w:r w:rsidR="0060631A" w:rsidRPr="005E3AA6">
        <w:rPr>
          <w:color w:val="000000"/>
          <w:szCs w:val="20"/>
        </w:rPr>
        <w:t>(</w:t>
      </w:r>
      <w:r w:rsidR="0060631A">
        <w:rPr>
          <w:color w:val="000000"/>
          <w:szCs w:val="20"/>
        </w:rPr>
        <w:t>New York State Education Department, n.d., p. 4</w:t>
      </w:r>
      <w:r w:rsidR="0060631A" w:rsidRPr="005E3AA6">
        <w:rPr>
          <w:color w:val="000000"/>
          <w:szCs w:val="20"/>
        </w:rPr>
        <w:t>)</w:t>
      </w:r>
      <w:r w:rsidR="0060631A">
        <w:rPr>
          <w:color w:val="000000"/>
          <w:szCs w:val="20"/>
        </w:rPr>
        <w:t>.</w:t>
      </w:r>
    </w:p>
    <w:p w14:paraId="5F20BCE0" w14:textId="221DF7D6" w:rsidR="0060631A" w:rsidRDefault="0060631A" w:rsidP="0060631A">
      <w:pPr>
        <w:pStyle w:val="NormalWeb"/>
        <w:spacing w:before="200" w:beforeAutospacing="0" w:after="0" w:afterAutospacing="0"/>
        <w:rPr>
          <w:color w:val="000000"/>
          <w:szCs w:val="20"/>
        </w:rPr>
      </w:pPr>
      <w:r>
        <w:rPr>
          <w:color w:val="000000"/>
          <w:szCs w:val="20"/>
        </w:rPr>
        <w:t>“K-</w:t>
      </w:r>
      <w:proofErr w:type="gramStart"/>
      <w:r>
        <w:rPr>
          <w:color w:val="000000"/>
          <w:szCs w:val="20"/>
        </w:rPr>
        <w:t>1.CT.</w:t>
      </w:r>
      <w:proofErr w:type="gramEnd"/>
      <w:r>
        <w:rPr>
          <w:color w:val="000000"/>
          <w:szCs w:val="20"/>
        </w:rPr>
        <w:t>8: Identify a task consisting of steps that are repeated and recognize which steps are repeate</w:t>
      </w:r>
      <w:r w:rsidRPr="005E3AA6">
        <w:rPr>
          <w:color w:val="000000"/>
          <w:szCs w:val="20"/>
        </w:rPr>
        <w:t>d</w:t>
      </w:r>
      <w:r>
        <w:rPr>
          <w:color w:val="000000"/>
          <w:szCs w:val="20"/>
        </w:rPr>
        <w:t>”</w:t>
      </w:r>
      <w:r w:rsidRPr="005E3AA6">
        <w:rPr>
          <w:color w:val="000000"/>
          <w:szCs w:val="20"/>
        </w:rPr>
        <w:t xml:space="preserve"> (</w:t>
      </w:r>
      <w:r>
        <w:rPr>
          <w:color w:val="000000"/>
          <w:szCs w:val="20"/>
        </w:rPr>
        <w:t>New York State Education Department, n.d., p. 4</w:t>
      </w:r>
      <w:r w:rsidRPr="005E3AA6">
        <w:rPr>
          <w:color w:val="000000"/>
          <w:szCs w:val="20"/>
        </w:rPr>
        <w:t>).</w:t>
      </w:r>
    </w:p>
    <w:p w14:paraId="05FAD33E" w14:textId="77777777" w:rsidR="0060631A" w:rsidRDefault="0060631A" w:rsidP="0060631A">
      <w:pPr>
        <w:pStyle w:val="Heading3"/>
      </w:pPr>
      <w:r>
        <w:t>Activity Learning Objectives</w:t>
      </w:r>
    </w:p>
    <w:p w14:paraId="02869A4A" w14:textId="77777777" w:rsidR="0060631A" w:rsidRDefault="0060631A" w:rsidP="00216C21">
      <w:pPr>
        <w:pStyle w:val="ListParagraph"/>
        <w:numPr>
          <w:ilvl w:val="0"/>
          <w:numId w:val="21"/>
        </w:numPr>
        <w:ind w:left="288" w:hanging="216"/>
      </w:pPr>
      <w:r>
        <w:t>Create an algorithm for the Bee-Bot to draw a (1) square, (2) rectangle, or (3) circle</w:t>
      </w:r>
    </w:p>
    <w:p w14:paraId="00D9B52B" w14:textId="77777777" w:rsidR="0060631A" w:rsidRDefault="0060631A" w:rsidP="00216C21">
      <w:pPr>
        <w:pStyle w:val="ListParagraph"/>
        <w:numPr>
          <w:ilvl w:val="0"/>
          <w:numId w:val="21"/>
        </w:numPr>
        <w:ind w:left="288" w:hanging="216"/>
      </w:pPr>
      <w:r>
        <w:t>Find a pattern in one of the algorithms you created for drawing a (1) square, (2) rectangle, or (3) circle</w:t>
      </w:r>
    </w:p>
    <w:p w14:paraId="3B07F383" w14:textId="2B4EDF5E" w:rsidR="0060631A" w:rsidRDefault="0060631A" w:rsidP="00216C21">
      <w:pPr>
        <w:pStyle w:val="ListParagraph"/>
        <w:numPr>
          <w:ilvl w:val="0"/>
          <w:numId w:val="21"/>
        </w:numPr>
        <w:ind w:left="288" w:hanging="216"/>
      </w:pPr>
      <w:r>
        <w:t xml:space="preserve">Examine the rectangles drawn by your group to determine at least one way they are the same and one way they are different </w:t>
      </w:r>
    </w:p>
    <w:p w14:paraId="17493F09" w14:textId="1D94250B" w:rsidR="00AD47C6" w:rsidRDefault="001762E3" w:rsidP="008200B2">
      <w:pPr>
        <w:pStyle w:val="Heading2"/>
      </w:pPr>
      <w:r>
        <w:t xml:space="preserve">Context and </w:t>
      </w:r>
      <w:r w:rsidR="00AD47C6">
        <w:t>Setting</w:t>
      </w:r>
    </w:p>
    <w:p w14:paraId="470A54A7" w14:textId="2485ED00" w:rsidR="00615662" w:rsidRDefault="00615662" w:rsidP="00615662">
      <w:pPr>
        <w:pStyle w:val="NormalWeb"/>
        <w:spacing w:before="200" w:beforeAutospacing="0" w:after="0" w:afterAutospacing="0"/>
        <w:rPr>
          <w:color w:val="000000"/>
          <w:szCs w:val="20"/>
        </w:rPr>
      </w:pPr>
      <w:r>
        <w:rPr>
          <w:color w:val="000000"/>
          <w:szCs w:val="20"/>
        </w:rPr>
        <w:t xml:space="preserve">The implementation occurred in a rural school district in the Northeastern United States. The district has a </w:t>
      </w:r>
      <w:r>
        <w:rPr>
          <w:color w:val="000000"/>
          <w:szCs w:val="20"/>
        </w:rPr>
        <w:t xml:space="preserve">student population that is 97 percent white and with 61 percent of its students </w:t>
      </w:r>
      <w:proofErr w:type="gramStart"/>
      <w:r>
        <w:rPr>
          <w:color w:val="000000"/>
          <w:szCs w:val="20"/>
        </w:rPr>
        <w:t>economically disadvantaged</w:t>
      </w:r>
      <w:proofErr w:type="gramEnd"/>
      <w:r>
        <w:rPr>
          <w:color w:val="000000"/>
          <w:szCs w:val="20"/>
        </w:rPr>
        <w:t xml:space="preserve"> (New York State Education Department, 2018, Final</w:t>
      </w:r>
      <w:r w:rsidRPr="001B2B45">
        <w:rPr>
          <w:color w:val="000000"/>
          <w:szCs w:val="20"/>
        </w:rPr>
        <w:t xml:space="preserve"> District Level Data by Grade 2017-18</w:t>
      </w:r>
      <w:r>
        <w:rPr>
          <w:color w:val="000000"/>
          <w:szCs w:val="20"/>
        </w:rPr>
        <w:t>). Although teachers began incorporating robotics activities with upper grades, the first-grade students had limited interactions with robots. As a result of the Professional Development School collaboration between teachers at the elementary school and faculty at a nearby college, this learning representation was developed by the authors and facilitated by</w:t>
      </w:r>
      <w:r w:rsidR="009E5A33">
        <w:rPr>
          <w:color w:val="000000"/>
          <w:szCs w:val="20"/>
        </w:rPr>
        <w:t xml:space="preserve"> preservice teachers</w:t>
      </w:r>
      <w:r>
        <w:rPr>
          <w:color w:val="000000"/>
          <w:szCs w:val="20"/>
        </w:rPr>
        <w:t xml:space="preserve"> </w:t>
      </w:r>
      <w:r w:rsidR="009E5A33">
        <w:rPr>
          <w:color w:val="000000"/>
          <w:szCs w:val="20"/>
        </w:rPr>
        <w:t>(</w:t>
      </w:r>
      <w:r>
        <w:rPr>
          <w:color w:val="000000"/>
          <w:szCs w:val="20"/>
        </w:rPr>
        <w:t>PSTs</w:t>
      </w:r>
      <w:r w:rsidR="009E5A33">
        <w:rPr>
          <w:color w:val="000000"/>
          <w:szCs w:val="20"/>
        </w:rPr>
        <w:t>)</w:t>
      </w:r>
      <w:r>
        <w:rPr>
          <w:color w:val="000000"/>
          <w:szCs w:val="20"/>
        </w:rPr>
        <w:t>. </w:t>
      </w:r>
    </w:p>
    <w:p w14:paraId="206D5877" w14:textId="45A65D57" w:rsidR="00615662" w:rsidRDefault="00615662" w:rsidP="00615662">
      <w:pPr>
        <w:pStyle w:val="NormalWeb"/>
        <w:spacing w:before="200" w:beforeAutospacing="0" w:after="0" w:afterAutospacing="0"/>
        <w:rPr>
          <w:color w:val="000000"/>
          <w:szCs w:val="20"/>
        </w:rPr>
      </w:pPr>
      <w:r>
        <w:rPr>
          <w:color w:val="000000"/>
          <w:szCs w:val="20"/>
        </w:rPr>
        <w:t xml:space="preserve">The activity detailed in this learning representation had a dual purpose: (1) support first grade students’ mathematical and </w:t>
      </w:r>
      <w:r w:rsidR="00216C21">
        <w:rPr>
          <w:color w:val="000000"/>
          <w:szCs w:val="20"/>
        </w:rPr>
        <w:t>computational-thinking (</w:t>
      </w:r>
      <w:proofErr w:type="gramStart"/>
      <w:r w:rsidR="00216C21">
        <w:rPr>
          <w:color w:val="000000"/>
          <w:szCs w:val="20"/>
        </w:rPr>
        <w:t>CT)</w:t>
      </w:r>
      <w:r w:rsidR="00DC5236">
        <w:rPr>
          <w:color w:val="000000"/>
          <w:szCs w:val="20"/>
        </w:rPr>
        <w:t xml:space="preserve"> </w:t>
      </w:r>
      <w:r>
        <w:rPr>
          <w:color w:val="000000"/>
          <w:szCs w:val="20"/>
        </w:rPr>
        <w:t xml:space="preserve"> learning</w:t>
      </w:r>
      <w:proofErr w:type="gramEnd"/>
      <w:r>
        <w:rPr>
          <w:color w:val="000000"/>
          <w:szCs w:val="20"/>
        </w:rPr>
        <w:t xml:space="preserve"> outcomes and (2) provide a robot-integrated, mathematics teaching experience for PSTs. Guiding our goals was research that demonstrated robot-integrated activities’ potential to support children’s knowledge of sequences; cause and effect; pattern recognition; testing and debugging; and decomposition </w:t>
      </w:r>
      <w:r w:rsidRPr="006D1DBA">
        <w:rPr>
          <w:color w:val="000000"/>
          <w:szCs w:val="20"/>
        </w:rPr>
        <w:t>(McCormick &amp; Hall, 202</w:t>
      </w:r>
      <w:r>
        <w:rPr>
          <w:color w:val="000000"/>
          <w:szCs w:val="20"/>
        </w:rPr>
        <w:t>2</w:t>
      </w:r>
      <w:r w:rsidRPr="006D1DBA">
        <w:rPr>
          <w:color w:val="000000"/>
          <w:szCs w:val="20"/>
        </w:rPr>
        <w:t>)</w:t>
      </w:r>
      <w:r>
        <w:rPr>
          <w:color w:val="000000"/>
          <w:szCs w:val="20"/>
        </w:rPr>
        <w:t>. As for mathematical thinking, research on integrating robotics shows</w:t>
      </w:r>
      <w:r w:rsidRPr="00A05158">
        <w:rPr>
          <w:color w:val="000000"/>
          <w:szCs w:val="20"/>
        </w:rPr>
        <w:t xml:space="preserve"> positive impacts on children’s understanding of spatial relations (</w:t>
      </w:r>
      <w:proofErr w:type="spellStart"/>
      <w:r w:rsidRPr="00A05158">
        <w:rPr>
          <w:color w:val="000000"/>
          <w:szCs w:val="20"/>
        </w:rPr>
        <w:t>Angeli</w:t>
      </w:r>
      <w:proofErr w:type="spellEnd"/>
      <w:r w:rsidRPr="00A05158">
        <w:rPr>
          <w:color w:val="000000"/>
          <w:szCs w:val="20"/>
        </w:rPr>
        <w:t xml:space="preserve"> &amp; </w:t>
      </w:r>
      <w:proofErr w:type="spellStart"/>
      <w:r w:rsidRPr="00A05158">
        <w:rPr>
          <w:color w:val="000000"/>
          <w:szCs w:val="20"/>
        </w:rPr>
        <w:t>Valanides</w:t>
      </w:r>
      <w:proofErr w:type="spellEnd"/>
      <w:r w:rsidRPr="00A05158">
        <w:rPr>
          <w:color w:val="000000"/>
          <w:szCs w:val="20"/>
        </w:rPr>
        <w:t>, 20</w:t>
      </w:r>
      <w:r>
        <w:rPr>
          <w:color w:val="000000"/>
          <w:szCs w:val="20"/>
        </w:rPr>
        <w:t>20</w:t>
      </w:r>
      <w:r w:rsidRPr="00A05158">
        <w:rPr>
          <w:color w:val="000000"/>
          <w:szCs w:val="20"/>
        </w:rPr>
        <w:t xml:space="preserve">; </w:t>
      </w:r>
      <w:proofErr w:type="spellStart"/>
      <w:r w:rsidRPr="00A05158">
        <w:t>Palmér</w:t>
      </w:r>
      <w:proofErr w:type="spellEnd"/>
      <w:r w:rsidRPr="00A05158">
        <w:rPr>
          <w:color w:val="000000"/>
          <w:szCs w:val="20"/>
        </w:rPr>
        <w:t xml:space="preserve">, 2017; </w:t>
      </w:r>
      <w:proofErr w:type="spellStart"/>
      <w:r w:rsidRPr="00A05158">
        <w:rPr>
          <w:color w:val="000000"/>
          <w:szCs w:val="20"/>
        </w:rPr>
        <w:t>Misirli</w:t>
      </w:r>
      <w:proofErr w:type="spellEnd"/>
      <w:r w:rsidRPr="00A05158">
        <w:rPr>
          <w:color w:val="000000"/>
          <w:szCs w:val="20"/>
        </w:rPr>
        <w:t xml:space="preserve"> et al., 2019),</w:t>
      </w:r>
      <w:r>
        <w:rPr>
          <w:color w:val="000000"/>
          <w:szCs w:val="20"/>
        </w:rPr>
        <w:t xml:space="preserve"> numeracy (Francis &amp; Davis, 2018), geometry (</w:t>
      </w:r>
      <w:proofErr w:type="spellStart"/>
      <w:r>
        <w:rPr>
          <w:color w:val="000000"/>
          <w:szCs w:val="20"/>
        </w:rPr>
        <w:t>Barcelos</w:t>
      </w:r>
      <w:proofErr w:type="spellEnd"/>
      <w:r>
        <w:rPr>
          <w:color w:val="000000"/>
          <w:szCs w:val="20"/>
        </w:rPr>
        <w:t xml:space="preserve"> et al., 2018), and probability (</w:t>
      </w:r>
      <w:proofErr w:type="spellStart"/>
      <w:r>
        <w:rPr>
          <w:color w:val="000000"/>
          <w:szCs w:val="20"/>
        </w:rPr>
        <w:t>Gadanidis</w:t>
      </w:r>
      <w:proofErr w:type="spellEnd"/>
      <w:r>
        <w:rPr>
          <w:color w:val="000000"/>
          <w:szCs w:val="20"/>
        </w:rPr>
        <w:t xml:space="preserve"> et al., 2017). Synthesizing several reasons why teachers might integrate drawing robots in mathematics, </w:t>
      </w:r>
      <w:proofErr w:type="spellStart"/>
      <w:r>
        <w:rPr>
          <w:color w:val="000000"/>
          <w:szCs w:val="20"/>
        </w:rPr>
        <w:t>Baccaglini</w:t>
      </w:r>
      <w:proofErr w:type="spellEnd"/>
      <w:r>
        <w:rPr>
          <w:color w:val="000000"/>
          <w:szCs w:val="20"/>
        </w:rPr>
        <w:t>-Frank et al. (2020) wrote that it, “</w:t>
      </w:r>
      <w:r w:rsidRPr="00A746F5">
        <w:rPr>
          <w:color w:val="000000"/>
          <w:szCs w:val="20"/>
        </w:rPr>
        <w:t>entails a multimodal approach to cognition that intertwines senses, emotions, material objects, bodily movements and the conceptual realm</w:t>
      </w:r>
      <w:r>
        <w:rPr>
          <w:color w:val="000000"/>
          <w:szCs w:val="20"/>
        </w:rPr>
        <w:t>” (p. 22)</w:t>
      </w:r>
      <w:r w:rsidRPr="00A746F5">
        <w:rPr>
          <w:color w:val="000000"/>
          <w:szCs w:val="20"/>
        </w:rPr>
        <w:t xml:space="preserve">. </w:t>
      </w:r>
      <w:r>
        <w:rPr>
          <w:color w:val="000000"/>
          <w:szCs w:val="20"/>
        </w:rPr>
        <w:t xml:space="preserve">Therefore, we developed a mathematics activity to leverage this multimodal approach by integrating a Bee-Bot with a belt attachment. </w:t>
      </w:r>
    </w:p>
    <w:p w14:paraId="1DE781D5" w14:textId="011806CC" w:rsidR="00615662" w:rsidRPr="00A8643D" w:rsidRDefault="00872594" w:rsidP="00615662">
      <w:pPr>
        <w:pStyle w:val="NormalWeb"/>
        <w:spacing w:before="200" w:beforeAutospacing="0" w:after="0" w:afterAutospacing="0"/>
        <w:rPr>
          <w:color w:val="000000"/>
          <w:szCs w:val="20"/>
        </w:rPr>
      </w:pPr>
      <w:r>
        <w:rPr>
          <w:color w:val="000000"/>
          <w:szCs w:val="20"/>
        </w:rPr>
        <w:t>T</w:t>
      </w:r>
      <w:r w:rsidR="00615662">
        <w:rPr>
          <w:color w:val="000000"/>
          <w:szCs w:val="20"/>
        </w:rPr>
        <w:t xml:space="preserve">his activity was part of a larger project </w:t>
      </w:r>
      <w:r w:rsidR="00615662" w:rsidRPr="006D1DBA">
        <w:rPr>
          <w:color w:val="000000"/>
          <w:szCs w:val="20"/>
        </w:rPr>
        <w:t>(</w:t>
      </w:r>
      <w:proofErr w:type="spellStart"/>
      <w:r w:rsidR="00615662" w:rsidRPr="006D1DBA">
        <w:rPr>
          <w:color w:val="000000"/>
          <w:szCs w:val="20"/>
        </w:rPr>
        <w:t>Alqahtani</w:t>
      </w:r>
      <w:proofErr w:type="spellEnd"/>
      <w:r w:rsidR="00615662" w:rsidRPr="006D1DBA">
        <w:rPr>
          <w:color w:val="000000"/>
          <w:szCs w:val="20"/>
        </w:rPr>
        <w:t xml:space="preserve"> et al., 2022)</w:t>
      </w:r>
      <w:r w:rsidR="00615662">
        <w:rPr>
          <w:color w:val="000000"/>
          <w:szCs w:val="20"/>
        </w:rPr>
        <w:t xml:space="preserve"> which began with robot-integrated mathematical tasks in a mathematics methods course as preparation for the PSTs. The PSTs then worked in pairs to create robot-integrated activities based on their interactions in the course.  </w:t>
      </w:r>
    </w:p>
    <w:p w14:paraId="556C8F7C" w14:textId="230A3C8B" w:rsidR="00615662" w:rsidRDefault="00615662" w:rsidP="00615662">
      <w:pPr>
        <w:pStyle w:val="NormalWeb"/>
        <w:spacing w:before="200" w:beforeAutospacing="0" w:after="0" w:afterAutospacing="0"/>
        <w:rPr>
          <w:color w:val="000000"/>
          <w:szCs w:val="20"/>
        </w:rPr>
      </w:pPr>
      <w:r>
        <w:rPr>
          <w:color w:val="000000"/>
          <w:szCs w:val="20"/>
        </w:rPr>
        <w:t>PSTs implemented their activities with 33 first-grade students (two classrooms). PSTs were paired and each pair worked with four first-grade students. The PSTs instructed the first-grade students to rotate through the four roles: programmer, input engineer, debugger, and recorder (Williams, 2017). The school administration reserved one school gy</w:t>
      </w:r>
      <w:r w:rsidR="00872594">
        <w:rPr>
          <w:color w:val="000000"/>
          <w:szCs w:val="20"/>
        </w:rPr>
        <w:t>m</w:t>
      </w:r>
      <w:r>
        <w:rPr>
          <w:color w:val="000000"/>
          <w:szCs w:val="20"/>
        </w:rPr>
        <w:t xml:space="preserve"> for PSTs to use for this teaching experience.</w:t>
      </w:r>
    </w:p>
    <w:p w14:paraId="40C97059" w14:textId="77777777" w:rsidR="00615662" w:rsidRPr="00B05DDD" w:rsidRDefault="00615662" w:rsidP="00615662">
      <w:pPr>
        <w:pStyle w:val="NormalWeb"/>
        <w:spacing w:before="200" w:beforeAutospacing="0" w:after="0" w:afterAutospacing="0"/>
        <w:rPr>
          <w:color w:val="000000"/>
          <w:szCs w:val="20"/>
        </w:rPr>
      </w:pPr>
      <w:r>
        <w:rPr>
          <w:color w:val="000000"/>
          <w:szCs w:val="20"/>
        </w:rPr>
        <w:lastRenderedPageBreak/>
        <w:t xml:space="preserve">The robot used in this learning representation was the Bee-Bot. A Bee-Bot is a button-operated floor robot designed for young children </w:t>
      </w:r>
      <w:r w:rsidRPr="00E90681">
        <w:rPr>
          <w:color w:val="000000"/>
          <w:szCs w:val="20"/>
        </w:rPr>
        <w:fldChar w:fldCharType="begin" w:fldLock="1"/>
      </w:r>
      <w:r w:rsidRPr="00E90681">
        <w:rPr>
          <w:color w:val="000000"/>
          <w:szCs w:val="20"/>
        </w:rPr>
        <w:instrText>ADDIN CSL_CITATION {"citationItems":[{"id":"ITEM-1","itemData":{"author":[{"dropping-particle":"","family":"TTS International Group","given":"","non-dropping-particle":"","parse-names":false,"suffix":""}],"id":"ITEM-1","issued":{"date-parts":[["0"]]},"page":"1-9","publisher":"TTS Interational Group","publisher-place":"Nottinghamshite, United Kingdom","title":"Bee-bot rechargeable, child friendly, programmable floot robot: User guide","type":"article"},"uris":["http://www.mendeley.com/documents/?uuid=e368fd08-591b-44f6-ad0b-4544f929de84"]}],"mendeley":{"formattedCitation":"(TTS International Group, n.d.)","plainTextFormattedCitation":"(TTS International Group, n.d.)"},"properties":{"noteIndex":0},"schema":"https://github.com/citation-style-language/schema/raw/master/csl-citation.json"}</w:instrText>
      </w:r>
      <w:r w:rsidRPr="00E90681">
        <w:rPr>
          <w:color w:val="000000"/>
          <w:szCs w:val="20"/>
        </w:rPr>
        <w:fldChar w:fldCharType="separate"/>
      </w:r>
      <w:r w:rsidRPr="00E90681">
        <w:rPr>
          <w:noProof/>
          <w:color w:val="000000"/>
          <w:szCs w:val="20"/>
        </w:rPr>
        <w:t>(TTS International Group, n.d.)</w:t>
      </w:r>
      <w:r w:rsidRPr="00E90681">
        <w:rPr>
          <w:color w:val="000000"/>
          <w:szCs w:val="20"/>
        </w:rPr>
        <w:fldChar w:fldCharType="end"/>
      </w:r>
      <w:r w:rsidRPr="00E90681">
        <w:rPr>
          <w:color w:val="000000"/>
          <w:szCs w:val="20"/>
        </w:rPr>
        <w:t xml:space="preserve">. In the attached </w:t>
      </w:r>
      <w:r>
        <w:rPr>
          <w:color w:val="000000"/>
          <w:szCs w:val="20"/>
        </w:rPr>
        <w:t>Bee-Bot</w:t>
      </w:r>
      <w:r w:rsidRPr="00E90681">
        <w:rPr>
          <w:color w:val="000000"/>
          <w:szCs w:val="20"/>
        </w:rPr>
        <w:t xml:space="preserve"> Poster File, </w:t>
      </w:r>
      <w:r>
        <w:rPr>
          <w:color w:val="000000"/>
          <w:szCs w:val="20"/>
        </w:rPr>
        <w:t>the 7 buttons (i.e., forward, backward, turn right, turn left, go, pause, and clear memory) are illustrated and labeled. For an additional description of each button’s function, please refer to the notes section of the Bee-Bot</w:t>
      </w:r>
      <w:r w:rsidRPr="00E90681">
        <w:rPr>
          <w:color w:val="000000"/>
          <w:szCs w:val="20"/>
        </w:rPr>
        <w:t xml:space="preserve"> Poster File</w:t>
      </w:r>
      <w:r>
        <w:rPr>
          <w:color w:val="000000"/>
          <w:szCs w:val="20"/>
        </w:rPr>
        <w:t xml:space="preserve">. Children can press the forward, backward, turn left, turn right, and pause buttons to create a sequence of up to 200 steps for the Bee-Bot to execute. Upon pressing the </w:t>
      </w:r>
      <w:r w:rsidRPr="00B05DDD">
        <w:rPr>
          <w:i/>
          <w:iCs/>
          <w:color w:val="000000"/>
          <w:szCs w:val="20"/>
        </w:rPr>
        <w:t>Go</w:t>
      </w:r>
      <w:r>
        <w:rPr>
          <w:color w:val="000000"/>
          <w:szCs w:val="20"/>
        </w:rPr>
        <w:t xml:space="preserve"> button, the Bee-Bot will execute the steps. Pressing the </w:t>
      </w:r>
      <w:r>
        <w:rPr>
          <w:i/>
          <w:iCs/>
          <w:color w:val="000000"/>
          <w:szCs w:val="20"/>
        </w:rPr>
        <w:t xml:space="preserve">X </w:t>
      </w:r>
      <w:r>
        <w:rPr>
          <w:color w:val="000000"/>
          <w:szCs w:val="20"/>
        </w:rPr>
        <w:t xml:space="preserve">button or turning the robot off will clear the Bee-Bot’s memory. In addition to Bee-Bot user’s guide provided by the manufacturer (TTS International Group, n.d.), Hunsaker (2018) </w:t>
      </w:r>
      <w:r w:rsidRPr="004F4EFB">
        <w:rPr>
          <w:color w:val="000000"/>
          <w:szCs w:val="20"/>
        </w:rPr>
        <w:t xml:space="preserve">has developed an openly licensed </w:t>
      </w:r>
      <w:hyperlink r:id="rId18" w:history="1">
        <w:r>
          <w:rPr>
            <w:rStyle w:val="Hyperlink"/>
            <w:szCs w:val="20"/>
          </w:rPr>
          <w:t>Bee-Bot</w:t>
        </w:r>
        <w:r w:rsidRPr="004F4EFB">
          <w:rPr>
            <w:rStyle w:val="Hyperlink"/>
            <w:szCs w:val="20"/>
          </w:rPr>
          <w:t xml:space="preserve"> guide for parents and educators</w:t>
        </w:r>
      </w:hyperlink>
      <w:r w:rsidRPr="004F4EFB">
        <w:rPr>
          <w:color w:val="000000"/>
          <w:szCs w:val="20"/>
        </w:rPr>
        <w:t xml:space="preserve"> that</w:t>
      </w:r>
      <w:r>
        <w:rPr>
          <w:color w:val="000000"/>
          <w:szCs w:val="20"/>
        </w:rPr>
        <w:t xml:space="preserve"> further details general setup and operation of the robot.</w:t>
      </w:r>
    </w:p>
    <w:p w14:paraId="0AE7DA2E" w14:textId="77777777" w:rsidR="00615662" w:rsidRPr="004A76A2" w:rsidRDefault="00615662" w:rsidP="00615662">
      <w:pPr>
        <w:pStyle w:val="NormalWeb"/>
        <w:spacing w:before="200" w:beforeAutospacing="0" w:after="0" w:afterAutospacing="0"/>
        <w:rPr>
          <w:color w:val="000000"/>
          <w:szCs w:val="20"/>
        </w:rPr>
      </w:pPr>
      <w:r>
        <w:rPr>
          <w:color w:val="000000"/>
          <w:szCs w:val="20"/>
        </w:rPr>
        <w:t>The activities started with the Exploring Bee-Bots activity, where students have time to freely play with the Bee-Bots to familiarize themselves with the robots—a recommended guideline for developmentally appropriate use (Hunsaker, 2018). After the first-grade students explored the robots and the functionality of each button, they programmed the robots to move only forward and backward for certain steps and notice the robots’ behavior. The third activity engaged students in programming the robots to move in four directions on a number grid and have the robots stop on a certain number. Finally, the students programmed the robots to move on a large sheet of paper to draw different geometric shapes. In this paper, we focused on the last activity involving geometric shapes. </w:t>
      </w:r>
    </w:p>
    <w:p w14:paraId="0041EC51" w14:textId="7FE74656" w:rsidR="00615662" w:rsidRPr="008200B2" w:rsidRDefault="00615662" w:rsidP="00615662">
      <w:pPr>
        <w:pStyle w:val="NormalWeb"/>
        <w:spacing w:before="200" w:beforeAutospacing="0" w:after="0" w:afterAutospacing="0"/>
        <w:rPr>
          <w:color w:val="000000"/>
          <w:szCs w:val="20"/>
        </w:rPr>
      </w:pPr>
      <w:r>
        <w:rPr>
          <w:color w:val="000000"/>
          <w:szCs w:val="20"/>
        </w:rPr>
        <w:t>Elements of our robotics integration activities were adapted from existing resources in the literature; however, the geometry activity represents an original and innovative integration of robotics to teach mathematics in early grades. Therefore, we focused this learning representation on the geometry activity and shared all supporting materials for future implementation.</w:t>
      </w:r>
    </w:p>
    <w:p w14:paraId="7C1398F8" w14:textId="77777777" w:rsidR="00615662" w:rsidRDefault="00615662" w:rsidP="001019DC">
      <w:pPr>
        <w:pStyle w:val="Heading2"/>
      </w:pPr>
      <w:r>
        <w:t>Learning Representation </w:t>
      </w:r>
    </w:p>
    <w:p w14:paraId="78137408" w14:textId="77777777" w:rsidR="003755D4" w:rsidRDefault="003755D4" w:rsidP="003755D4">
      <w:pPr>
        <w:pStyle w:val="NormalWeb"/>
        <w:spacing w:before="200" w:beforeAutospacing="0" w:after="0" w:afterAutospacing="0"/>
      </w:pPr>
      <w:r>
        <w:rPr>
          <w:color w:val="000000"/>
          <w:szCs w:val="20"/>
        </w:rPr>
        <w:t xml:space="preserve">Considering Howland et al.’s (2011) premise that “technologies should be used as engagers and facilitators of thinking” (p. 7), we designed this activity to incorporate technology in a way that would </w:t>
      </w:r>
      <w:r>
        <w:rPr>
          <w:color w:val="000000"/>
          <w:szCs w:val="20"/>
        </w:rPr>
        <w:t>be Active, Intentional, Constructive, Cooperative, and Authentic. Although these characteristics were interrelated and synergetic in the activity, they are individually highlighted below to emphasize how they influenced the activity.</w:t>
      </w:r>
    </w:p>
    <w:p w14:paraId="1D575D54" w14:textId="77777777" w:rsidR="003755D4" w:rsidRDefault="003755D4" w:rsidP="00216C21">
      <w:pPr>
        <w:pStyle w:val="NormalWeb"/>
        <w:numPr>
          <w:ilvl w:val="0"/>
          <w:numId w:val="22"/>
        </w:numPr>
        <w:spacing w:before="200" w:beforeAutospacing="0" w:after="0" w:afterAutospacing="0"/>
        <w:ind w:left="360" w:hanging="288"/>
        <w:textAlignment w:val="baseline"/>
        <w:rPr>
          <w:color w:val="000000"/>
          <w:szCs w:val="20"/>
        </w:rPr>
      </w:pPr>
      <w:r>
        <w:rPr>
          <w:color w:val="000000"/>
          <w:szCs w:val="20"/>
        </w:rPr>
        <w:t>Active: Learners were given the resources and time to explore Bee-Bots. They were prompted to create an algorithm, program the robot, and observe the result. </w:t>
      </w:r>
    </w:p>
    <w:p w14:paraId="3BA43443" w14:textId="77777777" w:rsidR="003755D4" w:rsidRDefault="003755D4" w:rsidP="00216C21">
      <w:pPr>
        <w:pStyle w:val="NormalWeb"/>
        <w:numPr>
          <w:ilvl w:val="0"/>
          <w:numId w:val="22"/>
        </w:numPr>
        <w:spacing w:before="0" w:beforeAutospacing="0" w:after="0" w:afterAutospacing="0"/>
        <w:ind w:left="360" w:hanging="288"/>
        <w:textAlignment w:val="baseline"/>
        <w:rPr>
          <w:color w:val="000000"/>
          <w:szCs w:val="20"/>
        </w:rPr>
      </w:pPr>
      <w:r>
        <w:rPr>
          <w:color w:val="000000"/>
          <w:szCs w:val="20"/>
        </w:rPr>
        <w:t>Intentional: Once the learners understood the basic operations of the robots, they were given the problem of programming their robot to draw certain shapes. They were asked to represent their algorithmic design through written steps and a robot-drawn shape on the paper mat. </w:t>
      </w:r>
    </w:p>
    <w:p w14:paraId="2575B287" w14:textId="77777777" w:rsidR="003755D4" w:rsidRDefault="003755D4" w:rsidP="00216C21">
      <w:pPr>
        <w:pStyle w:val="NormalWeb"/>
        <w:numPr>
          <w:ilvl w:val="0"/>
          <w:numId w:val="22"/>
        </w:numPr>
        <w:spacing w:before="0" w:beforeAutospacing="0" w:after="0" w:afterAutospacing="0"/>
        <w:ind w:left="360" w:hanging="288"/>
        <w:textAlignment w:val="baseline"/>
        <w:rPr>
          <w:color w:val="000000"/>
          <w:szCs w:val="20"/>
        </w:rPr>
      </w:pPr>
      <w:r>
        <w:rPr>
          <w:color w:val="000000"/>
          <w:szCs w:val="20"/>
        </w:rPr>
        <w:t>Constructive: As learners programmed the Bee-Bots to create shapes, the facilitating PSTs continuously prompted them to reflect on the shapes they had constructed and how different algorithms would influence the drawings. </w:t>
      </w:r>
    </w:p>
    <w:p w14:paraId="2F4EA3C2" w14:textId="77777777" w:rsidR="003755D4" w:rsidRDefault="003755D4" w:rsidP="00216C21">
      <w:pPr>
        <w:pStyle w:val="NormalWeb"/>
        <w:numPr>
          <w:ilvl w:val="0"/>
          <w:numId w:val="22"/>
        </w:numPr>
        <w:spacing w:before="0" w:beforeAutospacing="0" w:after="0" w:afterAutospacing="0"/>
        <w:ind w:left="360" w:hanging="288"/>
        <w:textAlignment w:val="baseline"/>
        <w:rPr>
          <w:color w:val="000000"/>
          <w:szCs w:val="20"/>
        </w:rPr>
      </w:pPr>
      <w:r w:rsidRPr="006540ED">
        <w:rPr>
          <w:color w:val="000000"/>
          <w:szCs w:val="20"/>
        </w:rPr>
        <w:t>Cooperative: Working in teams, learners rotated through four roles throughout the day: programmer, recorder, input engineer, and a debugger (Williams, 2017). These roles allowed learners to experience different aspects of the activity and work collectively to accomplish the tas</w:t>
      </w:r>
      <w:r>
        <w:rPr>
          <w:color w:val="000000"/>
          <w:szCs w:val="20"/>
        </w:rPr>
        <w:t>k (s</w:t>
      </w:r>
      <w:r w:rsidRPr="006540ED">
        <w:rPr>
          <w:color w:val="000000"/>
          <w:szCs w:val="20"/>
        </w:rPr>
        <w:t>ee Figure 1</w:t>
      </w:r>
      <w:r>
        <w:rPr>
          <w:color w:val="000000"/>
          <w:szCs w:val="20"/>
        </w:rPr>
        <w:t>)</w:t>
      </w:r>
      <w:r w:rsidRPr="006540ED">
        <w:rPr>
          <w:color w:val="000000"/>
          <w:szCs w:val="20"/>
        </w:rPr>
        <w:t>. </w:t>
      </w:r>
      <w:r w:rsidRPr="006540ED">
        <w:rPr>
          <w:i/>
          <w:iCs/>
          <w:color w:val="000000"/>
          <w:szCs w:val="20"/>
        </w:rPr>
        <w:t xml:space="preserve"> </w:t>
      </w:r>
    </w:p>
    <w:p w14:paraId="76ED2496" w14:textId="2C8112A0" w:rsidR="003755D4" w:rsidRPr="003755D4" w:rsidRDefault="003755D4" w:rsidP="00216C21">
      <w:pPr>
        <w:pStyle w:val="NormalWeb"/>
        <w:numPr>
          <w:ilvl w:val="0"/>
          <w:numId w:val="22"/>
        </w:numPr>
        <w:spacing w:before="0" w:beforeAutospacing="0" w:after="0" w:afterAutospacing="0"/>
        <w:ind w:left="360" w:hanging="288"/>
        <w:textAlignment w:val="baseline"/>
        <w:rPr>
          <w:color w:val="000000"/>
          <w:szCs w:val="20"/>
        </w:rPr>
      </w:pPr>
      <w:r w:rsidRPr="003624A9">
        <w:rPr>
          <w:color w:val="000000"/>
          <w:szCs w:val="20"/>
        </w:rPr>
        <w:t>Authentic: Integrating robots within a geometry lesson was intended to simulate a real-world problem and context–programmers creating and communicating steps needed to achieve a task. Therefore, the robots with their attached belts on the paper mat became a technology support “problem space for student thinking” (Howland et al., 201</w:t>
      </w:r>
      <w:r>
        <w:rPr>
          <w:color w:val="000000"/>
          <w:szCs w:val="20"/>
        </w:rPr>
        <w:t>1</w:t>
      </w:r>
      <w:r w:rsidRPr="003624A9">
        <w:rPr>
          <w:color w:val="000000"/>
          <w:szCs w:val="20"/>
        </w:rPr>
        <w:t>, p. 8).</w:t>
      </w:r>
      <w:r w:rsidRPr="003624A9">
        <w:rPr>
          <w:noProof/>
          <w:color w:val="000000"/>
          <w:szCs w:val="20"/>
          <w:bdr w:val="none" w:sz="0" w:space="0" w:color="auto" w:frame="1"/>
        </w:rPr>
        <w:t xml:space="preserve"> </w:t>
      </w:r>
    </w:p>
    <w:p w14:paraId="44248C1D" w14:textId="77777777" w:rsidR="00545C44" w:rsidRDefault="003755D4" w:rsidP="003755D4">
      <w:pPr>
        <w:pStyle w:val="Caption"/>
      </w:pPr>
      <w:r>
        <w:rPr>
          <w:noProof/>
          <w:color w:val="000000"/>
          <w:szCs w:val="20"/>
          <w:bdr w:val="none" w:sz="0" w:space="0" w:color="auto" w:frame="1"/>
        </w:rPr>
        <w:drawing>
          <wp:inline distT="0" distB="0" distL="0" distR="0" wp14:anchorId="23E8B002" wp14:editId="0B063534">
            <wp:extent cx="3017520" cy="2119313"/>
            <wp:effectExtent l="0" t="0" r="0" b="0"/>
            <wp:docPr id="1" name="Picture 1" descr="Two children are leaning forward on their knees toward a Bee-Bot which is seated on a paper mat. The Bee-Bot has a wooden belt around it which is holding a marker. The children are pressing buttons on the Bee-Bot, and their are several shapes on the paper which the children have already drawn by programming the Bee-B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wo children are leaning forward on their knees toward a Bee-Bot which is seated on a paper mat. The Bee-Bot has a wooden belt around it which is holding a marker. The children are pressing buttons on the Bee-Bot, and their are several shapes on the paper which the children have already drawn by programming the Bee-Bot. "/>
                    <pic:cNvPicPr>
                      <a:picLocks noChangeAspect="1" noChangeArrowheads="1"/>
                    </pic:cNvPicPr>
                  </pic:nvPicPr>
                  <pic:blipFill rotWithShape="1">
                    <a:blip r:embed="rId19">
                      <a:extLst>
                        <a:ext uri="{28A0092B-C50C-407E-A947-70E740481C1C}">
                          <a14:useLocalDpi xmlns:a14="http://schemas.microsoft.com/office/drawing/2010/main" val="0"/>
                        </a:ext>
                      </a:extLst>
                    </a:blip>
                    <a:srcRect b="6065"/>
                    <a:stretch/>
                  </pic:blipFill>
                  <pic:spPr bwMode="auto">
                    <a:xfrm>
                      <a:off x="0" y="0"/>
                      <a:ext cx="3017520" cy="2119313"/>
                    </a:xfrm>
                    <a:prstGeom prst="rect">
                      <a:avLst/>
                    </a:prstGeom>
                    <a:noFill/>
                    <a:ln>
                      <a:noFill/>
                    </a:ln>
                    <a:extLst>
                      <a:ext uri="{53640926-AAD7-44D8-BBD7-CCE9431645EC}">
                        <a14:shadowObscured xmlns:a14="http://schemas.microsoft.com/office/drawing/2010/main"/>
                      </a:ext>
                    </a:extLst>
                  </pic:spPr>
                </pic:pic>
              </a:graphicData>
            </a:graphic>
          </wp:inline>
        </w:drawing>
      </w:r>
      <w:r w:rsidRPr="003755D4">
        <w:t xml:space="preserve"> </w:t>
      </w:r>
      <w:r w:rsidR="007E1F6E">
        <w:t xml:space="preserve">                                                                                                        </w:t>
      </w:r>
    </w:p>
    <w:p w14:paraId="5450B5EE" w14:textId="0833BE9F" w:rsidR="003755D4" w:rsidRPr="00545C44" w:rsidRDefault="003755D4" w:rsidP="00545C44">
      <w:pPr>
        <w:pStyle w:val="Caption"/>
      </w:pPr>
      <w:r w:rsidRPr="00545C44">
        <w:t xml:space="preserve">Figure 1. First-grade students collaboratively programming </w:t>
      </w:r>
      <w:r w:rsidR="00872594" w:rsidRPr="00545C44">
        <w:t>a</w:t>
      </w:r>
      <w:r w:rsidRPr="00545C44">
        <w:t xml:space="preserve"> Bee-Bot.</w:t>
      </w:r>
    </w:p>
    <w:p w14:paraId="376057E2" w14:textId="77777777" w:rsidR="003755D4" w:rsidRPr="00367A32" w:rsidRDefault="003755D4" w:rsidP="003755D4">
      <w:pPr>
        <w:pStyle w:val="Heading3"/>
      </w:pPr>
      <w:r w:rsidRPr="00367A32">
        <w:lastRenderedPageBreak/>
        <w:t>Activity Directions</w:t>
      </w:r>
    </w:p>
    <w:p w14:paraId="06184C93" w14:textId="77777777" w:rsidR="003755D4" w:rsidRDefault="003755D4" w:rsidP="003755D4">
      <w:pPr>
        <w:pStyle w:val="NormalWeb"/>
        <w:spacing w:before="200" w:beforeAutospacing="0" w:after="0" w:afterAutospacing="0"/>
      </w:pPr>
      <w:r>
        <w:rPr>
          <w:color w:val="000000"/>
          <w:szCs w:val="20"/>
        </w:rPr>
        <w:t xml:space="preserve">In this section, we present steps for setting up, implementing, and evaluating the activity. Although some aspects of the learning representation are unique to the context in which it was implemented (i.e., school gymnasium, 4:1 adult to child ratio), the directions in this section will be presented in a manner that can be adapted for a classroom setting with fewer adult facilitators. </w:t>
      </w:r>
    </w:p>
    <w:p w14:paraId="6D3E6436" w14:textId="77777777" w:rsidR="003755D4" w:rsidRPr="00EA387B" w:rsidRDefault="003755D4" w:rsidP="003755D4">
      <w:pPr>
        <w:pStyle w:val="Heading3"/>
      </w:pPr>
      <w:r w:rsidRPr="00EA387B">
        <w:t>Setup</w:t>
      </w:r>
    </w:p>
    <w:p w14:paraId="0D977065" w14:textId="77777777" w:rsidR="003755D4" w:rsidRDefault="003755D4" w:rsidP="003755D4">
      <w:pPr>
        <w:pStyle w:val="NormalWeb"/>
        <w:spacing w:before="200" w:beforeAutospacing="0" w:after="0" w:afterAutospacing="0"/>
      </w:pPr>
      <w:r>
        <w:rPr>
          <w:color w:val="000000"/>
          <w:szCs w:val="20"/>
        </w:rPr>
        <w:t>To prepare the learning environment for this activity, teachers need to:</w:t>
      </w:r>
    </w:p>
    <w:p w14:paraId="05BF8113" w14:textId="77777777" w:rsidR="003755D4" w:rsidRDefault="003755D4" w:rsidP="00CB2ECE">
      <w:pPr>
        <w:pStyle w:val="NormalWeb"/>
        <w:numPr>
          <w:ilvl w:val="0"/>
          <w:numId w:val="23"/>
        </w:numPr>
        <w:spacing w:before="200" w:beforeAutospacing="0" w:after="0" w:afterAutospacing="0"/>
        <w:ind w:left="360" w:hanging="288"/>
        <w:textAlignment w:val="baseline"/>
        <w:rPr>
          <w:color w:val="000000"/>
          <w:szCs w:val="20"/>
        </w:rPr>
      </w:pPr>
      <w:r>
        <w:rPr>
          <w:color w:val="000000"/>
          <w:szCs w:val="20"/>
        </w:rPr>
        <w:t>Gather enough Bee-Bots for each group of students to have their own and ensure the Bee-Bots are fully charged.</w:t>
      </w:r>
    </w:p>
    <w:p w14:paraId="1EC77A17" w14:textId="2B3A25C5" w:rsidR="003755D4" w:rsidRDefault="003755D4" w:rsidP="00CB2ECE">
      <w:pPr>
        <w:pStyle w:val="NormalWeb"/>
        <w:numPr>
          <w:ilvl w:val="0"/>
          <w:numId w:val="23"/>
        </w:numPr>
        <w:spacing w:before="0" w:beforeAutospacing="0" w:after="0" w:afterAutospacing="0"/>
        <w:ind w:left="360" w:hanging="288"/>
        <w:textAlignment w:val="baseline"/>
        <w:rPr>
          <w:color w:val="000000"/>
          <w:szCs w:val="20"/>
        </w:rPr>
      </w:pPr>
      <w:r w:rsidRPr="00DD5861">
        <w:rPr>
          <w:color w:val="000000"/>
          <w:szCs w:val="20"/>
        </w:rPr>
        <w:t xml:space="preserve">Prepare the Bee-Bots Attachment 3D Print File and print the Bee-Bots’ belt attachment. Use Hook </w:t>
      </w:r>
      <w:r>
        <w:rPr>
          <w:color w:val="000000"/>
          <w:szCs w:val="20"/>
        </w:rPr>
        <w:t>a</w:t>
      </w:r>
      <w:r w:rsidRPr="00DD5861">
        <w:rPr>
          <w:color w:val="000000"/>
          <w:szCs w:val="20"/>
        </w:rPr>
        <w:t>nd Loop Self-Adhesive Dots</w:t>
      </w:r>
      <w:r>
        <w:rPr>
          <w:color w:val="000000"/>
          <w:szCs w:val="20"/>
        </w:rPr>
        <w:t xml:space="preserve"> </w:t>
      </w:r>
      <w:r w:rsidRPr="00DD5861">
        <w:rPr>
          <w:color w:val="000000"/>
          <w:szCs w:val="20"/>
        </w:rPr>
        <w:t>to secure the belt to the Bee-Bot (see Figure 2).</w:t>
      </w:r>
    </w:p>
    <w:p w14:paraId="70C7C3AA" w14:textId="3AAA4D70" w:rsidR="007E1F6E" w:rsidRDefault="007E1F6E" w:rsidP="007E1F6E">
      <w:pPr>
        <w:pStyle w:val="NormalWeb"/>
        <w:spacing w:before="0" w:beforeAutospacing="0" w:after="0" w:afterAutospacing="0"/>
        <w:textAlignment w:val="baseline"/>
        <w:rPr>
          <w:color w:val="000000"/>
          <w:szCs w:val="20"/>
        </w:rPr>
      </w:pPr>
    </w:p>
    <w:p w14:paraId="515F38FA" w14:textId="5D48218B" w:rsidR="007E1F6E" w:rsidRDefault="007E1F6E" w:rsidP="007E1F6E">
      <w:pPr>
        <w:pStyle w:val="NormalWeb"/>
        <w:spacing w:before="0" w:beforeAutospacing="0" w:after="0" w:afterAutospacing="0"/>
        <w:textAlignment w:val="baseline"/>
        <w:rPr>
          <w:color w:val="000000"/>
          <w:szCs w:val="20"/>
        </w:rPr>
      </w:pPr>
      <w:r>
        <w:rPr>
          <w:noProof/>
          <w:color w:val="000000"/>
          <w:szCs w:val="20"/>
          <w:bdr w:val="none" w:sz="0" w:space="0" w:color="auto" w:frame="1"/>
        </w:rPr>
        <w:drawing>
          <wp:inline distT="0" distB="0" distL="0" distR="0" wp14:anchorId="333BBE5E" wp14:editId="48F79AA2">
            <wp:extent cx="3017520" cy="2256155"/>
            <wp:effectExtent l="19050" t="19050" r="11430" b="10795"/>
            <wp:docPr id="5" name="Picture 5" descr="A picture containing sushi, dish,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ushi, dish, food&#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7520" cy="2256155"/>
                    </a:xfrm>
                    <a:prstGeom prst="rect">
                      <a:avLst/>
                    </a:prstGeom>
                    <a:noFill/>
                    <a:ln>
                      <a:solidFill>
                        <a:schemeClr val="tx1"/>
                      </a:solidFill>
                    </a:ln>
                  </pic:spPr>
                </pic:pic>
              </a:graphicData>
            </a:graphic>
          </wp:inline>
        </w:drawing>
      </w:r>
    </w:p>
    <w:p w14:paraId="6ADB7EE9" w14:textId="0194A6DF" w:rsidR="007E1F6E" w:rsidRPr="007E1F6E" w:rsidRDefault="007E1F6E" w:rsidP="007E1F6E">
      <w:pPr>
        <w:pStyle w:val="Caption"/>
      </w:pPr>
      <w:r>
        <w:t>Figure 2. Bee-Bots with 3D printed attachment that holds two markers.</w:t>
      </w:r>
    </w:p>
    <w:p w14:paraId="13DE36A6" w14:textId="77777777" w:rsidR="007E1F6E" w:rsidRDefault="007E1F6E" w:rsidP="001019DC">
      <w:pPr>
        <w:pStyle w:val="NormalWeb"/>
        <w:numPr>
          <w:ilvl w:val="0"/>
          <w:numId w:val="24"/>
        </w:numPr>
        <w:spacing w:before="200" w:beforeAutospacing="0" w:after="0" w:afterAutospacing="0"/>
        <w:ind w:left="360" w:hanging="288"/>
        <w:textAlignment w:val="baseline"/>
        <w:rPr>
          <w:color w:val="000000"/>
          <w:szCs w:val="20"/>
        </w:rPr>
      </w:pPr>
      <w:r>
        <w:rPr>
          <w:color w:val="000000"/>
          <w:szCs w:val="20"/>
        </w:rPr>
        <w:t>Provide at least two markers for each robot. To offer choices for students, teachers may want to provide extra markers for each group.</w:t>
      </w:r>
    </w:p>
    <w:p w14:paraId="4EE343C3" w14:textId="77777777" w:rsidR="007E1F6E" w:rsidRDefault="007E1F6E" w:rsidP="001019DC">
      <w:pPr>
        <w:pStyle w:val="NormalWeb"/>
        <w:numPr>
          <w:ilvl w:val="0"/>
          <w:numId w:val="24"/>
        </w:numPr>
        <w:spacing w:before="0" w:beforeAutospacing="0" w:after="0" w:afterAutospacing="0"/>
        <w:ind w:left="360" w:hanging="288"/>
        <w:textAlignment w:val="baseline"/>
        <w:rPr>
          <w:color w:val="000000"/>
          <w:szCs w:val="20"/>
        </w:rPr>
      </w:pPr>
      <w:r>
        <w:rPr>
          <w:color w:val="000000"/>
          <w:szCs w:val="20"/>
        </w:rPr>
        <w:t>Tape big sheets of paper on the floor. Masking tape and a 36-inch-wide craft paper roll work well for this activity.</w:t>
      </w:r>
    </w:p>
    <w:p w14:paraId="7FAB7849" w14:textId="77777777" w:rsidR="007E1F6E" w:rsidRDefault="007E1F6E" w:rsidP="001019DC">
      <w:pPr>
        <w:pStyle w:val="NormalWeb"/>
        <w:numPr>
          <w:ilvl w:val="0"/>
          <w:numId w:val="24"/>
        </w:numPr>
        <w:spacing w:before="0" w:beforeAutospacing="0" w:after="0" w:afterAutospacing="0"/>
        <w:ind w:left="360" w:hanging="288"/>
        <w:textAlignment w:val="baseline"/>
        <w:rPr>
          <w:color w:val="000000"/>
          <w:szCs w:val="20"/>
        </w:rPr>
      </w:pPr>
      <w:r>
        <w:rPr>
          <w:color w:val="000000"/>
          <w:szCs w:val="20"/>
        </w:rPr>
        <w:t>Provide paper and pencils for students to record their programs and observations. </w:t>
      </w:r>
    </w:p>
    <w:p w14:paraId="703290A9" w14:textId="77777777" w:rsidR="007E1F6E" w:rsidRDefault="007E1F6E" w:rsidP="001019DC">
      <w:pPr>
        <w:pStyle w:val="NormalWeb"/>
        <w:numPr>
          <w:ilvl w:val="0"/>
          <w:numId w:val="24"/>
        </w:numPr>
        <w:spacing w:before="0" w:beforeAutospacing="0" w:after="0" w:afterAutospacing="0"/>
        <w:ind w:left="360" w:hanging="288"/>
        <w:textAlignment w:val="baseline"/>
        <w:rPr>
          <w:color w:val="000000"/>
          <w:szCs w:val="20"/>
        </w:rPr>
      </w:pPr>
      <w:r>
        <w:rPr>
          <w:color w:val="000000"/>
          <w:szCs w:val="20"/>
        </w:rPr>
        <w:t xml:space="preserve">Assign students to small groups. Share with students the different roles that each of them will </w:t>
      </w:r>
      <w:r>
        <w:rPr>
          <w:color w:val="000000"/>
          <w:szCs w:val="20"/>
        </w:rPr>
        <w:t>have during the activity. The roles can include programmer, recorder, input engineer, and a debugger (Williams, 2017). Students will switch roles after accomplishing small tasks. The programmer leads the group discussion when creating the algorithm, and the recorder writes the resulting algorithm on the team’s paper pad. Following the written algorithm, the input engineer presses the corresponding buttons on the Bee-Bot. Observing the Bee-Bot enacting the program, the debugger compares these actions with the written program. If any inconsistencies were noted or if the program did not achieve the desired objective, the debugger leads the group’s conversation about revisions to the program. Figure 1 illustrates a recorder and input engineer collaborating to program a Bee-Bot.</w:t>
      </w:r>
    </w:p>
    <w:p w14:paraId="5EE4A53E" w14:textId="77777777" w:rsidR="007E1F6E" w:rsidRDefault="007E1F6E" w:rsidP="007E1F6E">
      <w:pPr>
        <w:pStyle w:val="NormalWeb"/>
        <w:spacing w:before="0" w:beforeAutospacing="0" w:after="0" w:afterAutospacing="0"/>
        <w:textAlignment w:val="baseline"/>
        <w:rPr>
          <w:color w:val="000000"/>
          <w:szCs w:val="20"/>
        </w:rPr>
      </w:pPr>
    </w:p>
    <w:p w14:paraId="17D805C8" w14:textId="5C3B10DA" w:rsidR="001019DC" w:rsidRDefault="007E1F6E" w:rsidP="007E1F6E">
      <w:pPr>
        <w:pStyle w:val="NormalWeb"/>
        <w:spacing w:before="0" w:beforeAutospacing="0" w:after="0" w:afterAutospacing="0"/>
        <w:textAlignment w:val="baseline"/>
        <w:rPr>
          <w:color w:val="000000"/>
          <w:szCs w:val="20"/>
        </w:rPr>
      </w:pPr>
      <w:r>
        <w:rPr>
          <w:color w:val="000000"/>
          <w:szCs w:val="20"/>
        </w:rPr>
        <w:t xml:space="preserve">If these roles are new to learners, </w:t>
      </w:r>
      <w:r w:rsidRPr="008B64AE">
        <w:rPr>
          <w:color w:val="000000"/>
          <w:szCs w:val="20"/>
        </w:rPr>
        <w:t>model</w:t>
      </w:r>
      <w:r>
        <w:rPr>
          <w:color w:val="000000"/>
          <w:szCs w:val="20"/>
        </w:rPr>
        <w:t>ing and practicing</w:t>
      </w:r>
      <w:r w:rsidRPr="008B64AE">
        <w:rPr>
          <w:color w:val="000000"/>
          <w:szCs w:val="20"/>
        </w:rPr>
        <w:t xml:space="preserve"> </w:t>
      </w:r>
      <w:r>
        <w:rPr>
          <w:color w:val="000000"/>
          <w:szCs w:val="20"/>
        </w:rPr>
        <w:t>the</w:t>
      </w:r>
      <w:r w:rsidRPr="008B64AE">
        <w:rPr>
          <w:color w:val="000000"/>
          <w:szCs w:val="20"/>
        </w:rPr>
        <w:t xml:space="preserve"> role</w:t>
      </w:r>
      <w:r>
        <w:rPr>
          <w:color w:val="000000"/>
          <w:szCs w:val="20"/>
        </w:rPr>
        <w:t>s</w:t>
      </w:r>
      <w:r w:rsidRPr="008B64AE">
        <w:rPr>
          <w:color w:val="000000"/>
          <w:szCs w:val="20"/>
        </w:rPr>
        <w:t xml:space="preserve"> </w:t>
      </w:r>
      <w:r>
        <w:rPr>
          <w:color w:val="000000"/>
          <w:szCs w:val="20"/>
        </w:rPr>
        <w:t>early in the lesson would align with research-based practices (Hunsaker, 2018).</w:t>
      </w:r>
      <w:r w:rsidRPr="008B64AE">
        <w:rPr>
          <w:color w:val="000000"/>
          <w:szCs w:val="20"/>
        </w:rPr>
        <w:t xml:space="preserve"> This modeling could be part of the Exploring </w:t>
      </w:r>
      <w:r>
        <w:rPr>
          <w:color w:val="000000"/>
          <w:szCs w:val="20"/>
        </w:rPr>
        <w:t>Bee-Bot</w:t>
      </w:r>
      <w:r w:rsidRPr="008B64AE">
        <w:rPr>
          <w:color w:val="000000"/>
          <w:szCs w:val="20"/>
        </w:rPr>
        <w:t>s part of the implementation or come directly after. Another strategy to employ would be the gradual release of responsibility. If the children are unfamiliar with these roles, the teacher could introduce the responsibilities</w:t>
      </w:r>
      <w:r w:rsidR="001019DC">
        <w:rPr>
          <w:color w:val="000000"/>
          <w:szCs w:val="20"/>
        </w:rPr>
        <w:t xml:space="preserve"> t</w:t>
      </w:r>
      <w:r w:rsidRPr="008B64AE">
        <w:rPr>
          <w:color w:val="000000"/>
          <w:szCs w:val="20"/>
        </w:rPr>
        <w:t>hrough</w:t>
      </w:r>
      <w:r w:rsidR="001019DC">
        <w:rPr>
          <w:color w:val="000000"/>
          <w:szCs w:val="20"/>
        </w:rPr>
        <w:t>:</w:t>
      </w:r>
      <w:r w:rsidRPr="008B64AE">
        <w:rPr>
          <w:color w:val="000000"/>
          <w:szCs w:val="20"/>
        </w:rPr>
        <w:t xml:space="preserve"> </w:t>
      </w:r>
    </w:p>
    <w:p w14:paraId="1D270AA9" w14:textId="61024F90" w:rsidR="001019DC" w:rsidRDefault="001019DC" w:rsidP="001019DC">
      <w:pPr>
        <w:pStyle w:val="NormalWeb"/>
        <w:numPr>
          <w:ilvl w:val="0"/>
          <w:numId w:val="30"/>
        </w:numPr>
        <w:spacing w:before="200" w:beforeAutospacing="0" w:after="0" w:afterAutospacing="0"/>
        <w:ind w:left="360" w:hanging="288"/>
        <w:textAlignment w:val="baseline"/>
        <w:rPr>
          <w:color w:val="000000"/>
          <w:szCs w:val="20"/>
        </w:rPr>
      </w:pPr>
      <w:r>
        <w:rPr>
          <w:color w:val="000000"/>
          <w:szCs w:val="20"/>
        </w:rPr>
        <w:t>D</w:t>
      </w:r>
      <w:r w:rsidR="007E1F6E" w:rsidRPr="008B64AE">
        <w:rPr>
          <w:color w:val="000000"/>
          <w:szCs w:val="20"/>
        </w:rPr>
        <w:t>irect instruction during a simple first program (i.e., move robot forward 5 times)</w:t>
      </w:r>
      <w:r w:rsidR="007E1F6E">
        <w:rPr>
          <w:color w:val="000000"/>
          <w:szCs w:val="20"/>
        </w:rPr>
        <w:t xml:space="preserve"> </w:t>
      </w:r>
    </w:p>
    <w:p w14:paraId="3299A1F5" w14:textId="30B33562" w:rsidR="001019DC" w:rsidRDefault="001019DC" w:rsidP="001019DC">
      <w:pPr>
        <w:pStyle w:val="NormalWeb"/>
        <w:numPr>
          <w:ilvl w:val="0"/>
          <w:numId w:val="30"/>
        </w:numPr>
        <w:spacing w:before="0" w:beforeAutospacing="0" w:after="0" w:afterAutospacing="0"/>
        <w:ind w:left="360" w:hanging="288"/>
        <w:textAlignment w:val="baseline"/>
        <w:rPr>
          <w:color w:val="000000"/>
          <w:szCs w:val="20"/>
        </w:rPr>
      </w:pPr>
      <w:r>
        <w:rPr>
          <w:color w:val="000000"/>
          <w:szCs w:val="20"/>
        </w:rPr>
        <w:t>R</w:t>
      </w:r>
      <w:r w:rsidR="007E1F6E" w:rsidRPr="008B64AE">
        <w:rPr>
          <w:color w:val="000000"/>
          <w:szCs w:val="20"/>
        </w:rPr>
        <w:t xml:space="preserve">eview the roles again before </w:t>
      </w:r>
      <w:r w:rsidR="007E1F6E">
        <w:rPr>
          <w:color w:val="000000"/>
          <w:szCs w:val="20"/>
        </w:rPr>
        <w:t xml:space="preserve">guiding groups during their engagement with </w:t>
      </w:r>
      <w:r w:rsidR="007E1F6E" w:rsidRPr="008B64AE">
        <w:rPr>
          <w:color w:val="000000"/>
          <w:szCs w:val="20"/>
        </w:rPr>
        <w:t>a slight</w:t>
      </w:r>
      <w:r w:rsidR="007E1F6E">
        <w:rPr>
          <w:color w:val="000000"/>
          <w:szCs w:val="20"/>
        </w:rPr>
        <w:t>ly</w:t>
      </w:r>
      <w:r w:rsidR="007E1F6E" w:rsidRPr="008B64AE">
        <w:rPr>
          <w:color w:val="000000"/>
          <w:szCs w:val="20"/>
        </w:rPr>
        <w:t xml:space="preserve"> more complex program</w:t>
      </w:r>
      <w:r w:rsidR="007E1F6E">
        <w:rPr>
          <w:color w:val="000000"/>
          <w:szCs w:val="20"/>
        </w:rPr>
        <w:t xml:space="preserve"> </w:t>
      </w:r>
    </w:p>
    <w:p w14:paraId="1F500DFA" w14:textId="77777777" w:rsidR="001019DC" w:rsidRDefault="001019DC" w:rsidP="001019DC">
      <w:pPr>
        <w:pStyle w:val="NormalWeb"/>
        <w:numPr>
          <w:ilvl w:val="0"/>
          <w:numId w:val="30"/>
        </w:numPr>
        <w:spacing w:before="0" w:beforeAutospacing="0" w:after="0" w:afterAutospacing="0"/>
        <w:ind w:left="360" w:hanging="288"/>
        <w:textAlignment w:val="baseline"/>
        <w:rPr>
          <w:color w:val="000000"/>
          <w:szCs w:val="20"/>
        </w:rPr>
      </w:pPr>
      <w:r>
        <w:rPr>
          <w:color w:val="000000"/>
          <w:szCs w:val="20"/>
        </w:rPr>
        <w:t>R</w:t>
      </w:r>
      <w:r w:rsidR="007E1F6E">
        <w:rPr>
          <w:color w:val="000000"/>
          <w:szCs w:val="20"/>
        </w:rPr>
        <w:t>elease groups to begin creating shapes</w:t>
      </w:r>
      <w:r w:rsidR="007E1F6E" w:rsidRPr="008B64AE">
        <w:rPr>
          <w:color w:val="000000"/>
          <w:szCs w:val="20"/>
        </w:rPr>
        <w:t xml:space="preserve"> on their own.  </w:t>
      </w:r>
    </w:p>
    <w:p w14:paraId="0B613EE5" w14:textId="5D34F01B" w:rsidR="007E1F6E" w:rsidRPr="001019DC" w:rsidRDefault="007E1F6E" w:rsidP="001019DC">
      <w:r w:rsidRPr="001019DC">
        <w:t>Finally, one PST passed out craft sticks to their group that had the job names printed on them. Children would hold on to these craft sticks to remind them of their current job. If incorporating this strategy, writing a simple job summary on the back of these craft sticks may further support children in their programming roles.</w:t>
      </w:r>
    </w:p>
    <w:p w14:paraId="15D8B074" w14:textId="77777777" w:rsidR="007E1F6E" w:rsidRPr="00EA387B" w:rsidRDefault="007E1F6E" w:rsidP="001019DC">
      <w:pPr>
        <w:pStyle w:val="Heading3-right"/>
      </w:pPr>
      <w:r w:rsidRPr="00EA387B">
        <w:t>Implementation</w:t>
      </w:r>
    </w:p>
    <w:p w14:paraId="34F60C5C" w14:textId="77777777" w:rsidR="007E1F6E" w:rsidRPr="009415E9" w:rsidRDefault="007E1F6E" w:rsidP="007E1F6E">
      <w:pPr>
        <w:pStyle w:val="Heading4"/>
      </w:pPr>
      <w:r>
        <w:t>Exploring Bee-Bots (5 - 10 Minutes)</w:t>
      </w:r>
    </w:p>
    <w:p w14:paraId="5E45046E" w14:textId="77777777" w:rsidR="007E1F6E" w:rsidRDefault="007E1F6E" w:rsidP="00EA41C7">
      <w:r>
        <w:t xml:space="preserve">The implementation for this activity starts with each group of students exploring Bee-Bots and describing the functions of their buttons. Observe students and make sure that their explorations lead to accurate </w:t>
      </w:r>
      <w:r>
        <w:lastRenderedPageBreak/>
        <w:t>explanations. Pay attention to the Pause and Clear buttons since students might have difficulty explaining the functions of these buttons accurately. </w:t>
      </w:r>
    </w:p>
    <w:p w14:paraId="18C7D617" w14:textId="77777777" w:rsidR="007E1F6E" w:rsidRDefault="007E1F6E" w:rsidP="00EA41C7">
      <w:r>
        <w:t>After exploring the robots, the students can test how they can draw on the sheet of paper by programming the Bee-Bots. You can ask students to program the robots to move forward a few steps then make a turn. Ask students to share what they notice about the robots’ behavior with markers attached. Students’ observations will help them to visualize the consequences of their programs. </w:t>
      </w:r>
    </w:p>
    <w:p w14:paraId="456CF9EF" w14:textId="77777777" w:rsidR="007E1F6E" w:rsidRDefault="007E1F6E" w:rsidP="007E1F6E">
      <w:pPr>
        <w:pStyle w:val="Heading4"/>
      </w:pPr>
      <w:r>
        <w:t>Creating Squares (10 Minutes)</w:t>
      </w:r>
    </w:p>
    <w:p w14:paraId="00BD2DE7" w14:textId="55ED9B88" w:rsidR="007E1F6E" w:rsidRDefault="007E1F6E" w:rsidP="00EA41C7">
      <w:r>
        <w:t>Now ask each group to program the Bee-Bots to create a square of any size. Allow enough time for students to experiment with the task. During this first task, ask questions such as:</w:t>
      </w:r>
    </w:p>
    <w:p w14:paraId="4D2D16D1" w14:textId="06CF0471" w:rsidR="00EA41C7" w:rsidRDefault="00EA41C7" w:rsidP="00EA41C7">
      <w:pPr>
        <w:pStyle w:val="NormalWeb"/>
        <w:numPr>
          <w:ilvl w:val="0"/>
          <w:numId w:val="31"/>
        </w:numPr>
        <w:spacing w:before="200" w:beforeAutospacing="0" w:after="0" w:afterAutospacing="0"/>
        <w:ind w:left="288" w:hanging="216"/>
        <w:contextualSpacing/>
      </w:pPr>
      <w:r>
        <w:t>How many sides do you need for your square?</w:t>
      </w:r>
    </w:p>
    <w:p w14:paraId="4EEA08BD" w14:textId="5D509E47" w:rsidR="00EA41C7" w:rsidRDefault="00EA41C7" w:rsidP="00EA41C7">
      <w:pPr>
        <w:pStyle w:val="NormalWeb"/>
        <w:numPr>
          <w:ilvl w:val="0"/>
          <w:numId w:val="31"/>
        </w:numPr>
        <w:spacing w:before="200" w:beforeAutospacing="0" w:after="0" w:afterAutospacing="0"/>
        <w:ind w:left="288" w:hanging="216"/>
        <w:contextualSpacing/>
      </w:pPr>
      <w:r>
        <w:t>How many corners (vertices) do you need?</w:t>
      </w:r>
    </w:p>
    <w:p w14:paraId="78D4E8CD" w14:textId="10027547" w:rsidR="00EA41C7" w:rsidRDefault="00EA41C7" w:rsidP="00EA41C7">
      <w:pPr>
        <w:pStyle w:val="NormalWeb"/>
        <w:numPr>
          <w:ilvl w:val="0"/>
          <w:numId w:val="31"/>
        </w:numPr>
        <w:spacing w:before="200" w:beforeAutospacing="0" w:after="0" w:afterAutospacing="0"/>
        <w:ind w:left="288" w:hanging="216"/>
        <w:contextualSpacing/>
      </w:pPr>
      <w:r>
        <w:t>How did you create your corners (vertices)?</w:t>
      </w:r>
    </w:p>
    <w:p w14:paraId="4959CDB4" w14:textId="7A29529E" w:rsidR="00EA41C7" w:rsidRDefault="00EA41C7" w:rsidP="00EA41C7">
      <w:pPr>
        <w:pStyle w:val="NormalWeb"/>
        <w:numPr>
          <w:ilvl w:val="0"/>
          <w:numId w:val="31"/>
        </w:numPr>
        <w:spacing w:before="200" w:beforeAutospacing="0" w:after="0" w:afterAutospacing="0"/>
        <w:ind w:left="288" w:hanging="216"/>
        <w:contextualSpacing/>
      </w:pPr>
      <w:r>
        <w:t>Which direction did you program your robot to turn?</w:t>
      </w:r>
    </w:p>
    <w:p w14:paraId="1E53810B" w14:textId="1E8107D0" w:rsidR="00EA41C7" w:rsidRDefault="00EA41C7" w:rsidP="00EA41C7">
      <w:pPr>
        <w:pStyle w:val="NormalWeb"/>
        <w:numPr>
          <w:ilvl w:val="0"/>
          <w:numId w:val="31"/>
        </w:numPr>
        <w:spacing w:before="200" w:beforeAutospacing="0" w:after="0" w:afterAutospacing="0"/>
        <w:ind w:left="288" w:hanging="216"/>
        <w:contextualSpacing/>
      </w:pPr>
      <w:r>
        <w:t>How can you make your square bigger or smaller?</w:t>
      </w:r>
    </w:p>
    <w:p w14:paraId="571576A0" w14:textId="07B0846D" w:rsidR="00EA41C7" w:rsidRDefault="00EA41C7" w:rsidP="00EA41C7">
      <w:pPr>
        <w:pStyle w:val="NormalWeb"/>
        <w:numPr>
          <w:ilvl w:val="0"/>
          <w:numId w:val="31"/>
        </w:numPr>
        <w:spacing w:before="200" w:beforeAutospacing="0" w:after="0" w:afterAutospacing="0"/>
        <w:ind w:left="288" w:hanging="216"/>
        <w:contextualSpacing/>
      </w:pPr>
      <w:r>
        <w:t>What codes can you repeat to create your square?</w:t>
      </w:r>
    </w:p>
    <w:p w14:paraId="0E40D9CF" w14:textId="77777777" w:rsidR="007E1F6E" w:rsidRPr="00317722" w:rsidRDefault="007E1F6E" w:rsidP="007E1F6E">
      <w:pPr>
        <w:pStyle w:val="Heading4"/>
      </w:pPr>
      <w:r>
        <w:t>Creating Rectangles (10 Minutes)</w:t>
      </w:r>
    </w:p>
    <w:p w14:paraId="68F09850" w14:textId="77777777" w:rsidR="007E1F6E" w:rsidRDefault="007E1F6E" w:rsidP="007E1F6E">
      <w:pPr>
        <w:pStyle w:val="NormalWeb"/>
        <w:spacing w:before="200" w:beforeAutospacing="0" w:after="0" w:afterAutospacing="0"/>
        <w:rPr>
          <w:rFonts w:ascii="Times New Roman" w:hAnsi="Times New Roman"/>
          <w:color w:val="auto"/>
          <w:sz w:val="24"/>
        </w:rPr>
      </w:pPr>
      <w:r>
        <w:rPr>
          <w:color w:val="000000"/>
          <w:szCs w:val="20"/>
        </w:rPr>
        <w:t>After creating squares, ask the students to program the Bee-Bots to create a rectangle. During this task, ask questions such as: </w:t>
      </w:r>
    </w:p>
    <w:p w14:paraId="71102527" w14:textId="77777777" w:rsidR="007E1F6E" w:rsidRDefault="007E1F6E" w:rsidP="003E5C65">
      <w:pPr>
        <w:pStyle w:val="NormalWeb"/>
        <w:numPr>
          <w:ilvl w:val="0"/>
          <w:numId w:val="26"/>
        </w:numPr>
        <w:spacing w:before="200" w:beforeAutospacing="0" w:after="0" w:afterAutospacing="0"/>
        <w:ind w:left="288" w:hanging="216"/>
        <w:textAlignment w:val="baseline"/>
        <w:rPr>
          <w:color w:val="000000"/>
          <w:szCs w:val="20"/>
        </w:rPr>
      </w:pPr>
      <w:r>
        <w:rPr>
          <w:color w:val="000000"/>
          <w:szCs w:val="20"/>
        </w:rPr>
        <w:t>How are rectangles and squares different? How are they similar? </w:t>
      </w:r>
    </w:p>
    <w:p w14:paraId="136E3F2F" w14:textId="77777777" w:rsidR="007E1F6E" w:rsidRDefault="007E1F6E" w:rsidP="003E5C65">
      <w:pPr>
        <w:pStyle w:val="NormalWeb"/>
        <w:numPr>
          <w:ilvl w:val="0"/>
          <w:numId w:val="26"/>
        </w:numPr>
        <w:spacing w:before="0" w:beforeAutospacing="0" w:after="0" w:afterAutospacing="0"/>
        <w:ind w:left="288" w:hanging="216"/>
        <w:textAlignment w:val="baseline"/>
        <w:rPr>
          <w:color w:val="000000"/>
          <w:szCs w:val="20"/>
        </w:rPr>
      </w:pPr>
      <w:r>
        <w:rPr>
          <w:color w:val="000000"/>
          <w:szCs w:val="20"/>
        </w:rPr>
        <w:t>How many sides and corners (vertices) do rectangles have? </w:t>
      </w:r>
    </w:p>
    <w:p w14:paraId="077AA4DA" w14:textId="77777777" w:rsidR="007E1F6E" w:rsidRDefault="007E1F6E" w:rsidP="003E5C65">
      <w:pPr>
        <w:pStyle w:val="NormalWeb"/>
        <w:numPr>
          <w:ilvl w:val="0"/>
          <w:numId w:val="26"/>
        </w:numPr>
        <w:spacing w:before="0" w:beforeAutospacing="0" w:after="0" w:afterAutospacing="0"/>
        <w:ind w:left="288" w:hanging="216"/>
        <w:textAlignment w:val="baseline"/>
        <w:rPr>
          <w:color w:val="000000"/>
          <w:szCs w:val="20"/>
        </w:rPr>
      </w:pPr>
      <w:r>
        <w:rPr>
          <w:color w:val="000000"/>
          <w:szCs w:val="20"/>
        </w:rPr>
        <w:t>How did you program your robot to create a rectangle? </w:t>
      </w:r>
    </w:p>
    <w:p w14:paraId="0712EA35" w14:textId="77777777" w:rsidR="007E1F6E" w:rsidRDefault="007E1F6E" w:rsidP="003E5C65">
      <w:pPr>
        <w:pStyle w:val="NormalWeb"/>
        <w:numPr>
          <w:ilvl w:val="0"/>
          <w:numId w:val="26"/>
        </w:numPr>
        <w:spacing w:before="0" w:beforeAutospacing="0" w:after="0" w:afterAutospacing="0"/>
        <w:ind w:left="288" w:hanging="216"/>
        <w:textAlignment w:val="baseline"/>
        <w:rPr>
          <w:color w:val="000000"/>
          <w:szCs w:val="20"/>
        </w:rPr>
      </w:pPr>
      <w:r>
        <w:rPr>
          <w:color w:val="000000"/>
          <w:szCs w:val="20"/>
        </w:rPr>
        <w:t>How can you modify your program to create rectangles with different sizes?</w:t>
      </w:r>
    </w:p>
    <w:p w14:paraId="7BAFB0C4" w14:textId="77777777" w:rsidR="007E1F6E" w:rsidRDefault="007E1F6E" w:rsidP="003E5C65">
      <w:pPr>
        <w:pStyle w:val="NormalWeb"/>
        <w:numPr>
          <w:ilvl w:val="0"/>
          <w:numId w:val="26"/>
        </w:numPr>
        <w:spacing w:before="0" w:beforeAutospacing="0" w:after="0" w:afterAutospacing="0"/>
        <w:ind w:left="288" w:hanging="216"/>
        <w:textAlignment w:val="baseline"/>
        <w:rPr>
          <w:color w:val="000000"/>
          <w:szCs w:val="20"/>
        </w:rPr>
      </w:pPr>
      <w:r>
        <w:rPr>
          <w:color w:val="000000"/>
          <w:szCs w:val="20"/>
        </w:rPr>
        <w:t>What codes did you need to repeat to create your rectangle? </w:t>
      </w:r>
    </w:p>
    <w:p w14:paraId="7423035C" w14:textId="3223B359" w:rsidR="00B5372E" w:rsidRDefault="007E1F6E" w:rsidP="007E1F6E">
      <w:pPr>
        <w:pStyle w:val="NormalWeb"/>
        <w:numPr>
          <w:ilvl w:val="0"/>
          <w:numId w:val="26"/>
        </w:numPr>
        <w:spacing w:before="0" w:beforeAutospacing="0" w:after="0" w:afterAutospacing="0"/>
        <w:ind w:left="288" w:hanging="216"/>
        <w:textAlignment w:val="baseline"/>
        <w:rPr>
          <w:color w:val="000000"/>
          <w:szCs w:val="20"/>
        </w:rPr>
      </w:pPr>
      <w:r>
        <w:rPr>
          <w:color w:val="000000"/>
          <w:szCs w:val="20"/>
        </w:rPr>
        <w:t xml:space="preserve">What are </w:t>
      </w:r>
      <w:r w:rsidR="00B5372E">
        <w:rPr>
          <w:color w:val="000000"/>
          <w:szCs w:val="20"/>
        </w:rPr>
        <w:t xml:space="preserve">the </w:t>
      </w:r>
      <w:r>
        <w:rPr>
          <w:color w:val="000000"/>
          <w:szCs w:val="20"/>
        </w:rPr>
        <w:t>similarities between the programs you created for squares and rectangles? </w:t>
      </w:r>
    </w:p>
    <w:p w14:paraId="6636F20B" w14:textId="7C26B60D" w:rsidR="007E1F6E" w:rsidRPr="00B5372E" w:rsidRDefault="007E1F6E" w:rsidP="00B5372E">
      <w:pPr>
        <w:pStyle w:val="Heading4"/>
        <w:rPr>
          <w:color w:val="000000"/>
          <w:szCs w:val="20"/>
        </w:rPr>
      </w:pPr>
      <w:r w:rsidRPr="00EA387B">
        <w:t>Creating Circles (5 -10 Minutes)</w:t>
      </w:r>
    </w:p>
    <w:p w14:paraId="64F0906C" w14:textId="77777777" w:rsidR="007E1F6E" w:rsidRDefault="007E1F6E" w:rsidP="007E1F6E">
      <w:pPr>
        <w:pStyle w:val="NormalWeb"/>
        <w:spacing w:before="200" w:beforeAutospacing="0" w:after="0" w:afterAutospacing="0"/>
        <w:rPr>
          <w:rFonts w:ascii="Times New Roman" w:hAnsi="Times New Roman"/>
          <w:color w:val="auto"/>
          <w:sz w:val="24"/>
        </w:rPr>
      </w:pPr>
      <w:r w:rsidRPr="003E5C65">
        <w:t xml:space="preserve">The last task can include creating circles. Ask the students to program the Bee-Bots to create a circle. </w:t>
      </w:r>
      <w:r w:rsidRPr="003E5C65">
        <w:t>There is only one possible way to create a circle, by programming the robot to turn in one direction four times. During this task, ask questions</w:t>
      </w:r>
      <w:r>
        <w:rPr>
          <w:color w:val="000000"/>
          <w:szCs w:val="20"/>
        </w:rPr>
        <w:t xml:space="preserve"> such as:</w:t>
      </w:r>
    </w:p>
    <w:p w14:paraId="7BE165CF" w14:textId="77777777" w:rsidR="007E1F6E" w:rsidRDefault="007E1F6E" w:rsidP="003E5C65">
      <w:pPr>
        <w:pStyle w:val="NormalWeb"/>
        <w:numPr>
          <w:ilvl w:val="0"/>
          <w:numId w:val="27"/>
        </w:numPr>
        <w:spacing w:before="200" w:beforeAutospacing="0" w:after="0" w:afterAutospacing="0"/>
        <w:ind w:left="288" w:hanging="216"/>
        <w:textAlignment w:val="baseline"/>
        <w:rPr>
          <w:color w:val="000000"/>
          <w:szCs w:val="20"/>
        </w:rPr>
      </w:pPr>
      <w:r>
        <w:rPr>
          <w:color w:val="000000"/>
          <w:szCs w:val="20"/>
        </w:rPr>
        <w:t>How did you create your circle? </w:t>
      </w:r>
    </w:p>
    <w:p w14:paraId="110BA998" w14:textId="77777777" w:rsidR="007E1F6E" w:rsidRDefault="007E1F6E" w:rsidP="003E5C65">
      <w:pPr>
        <w:pStyle w:val="NormalWeb"/>
        <w:numPr>
          <w:ilvl w:val="0"/>
          <w:numId w:val="27"/>
        </w:numPr>
        <w:spacing w:before="0" w:beforeAutospacing="0" w:after="0" w:afterAutospacing="0"/>
        <w:ind w:left="288" w:hanging="216"/>
        <w:textAlignment w:val="baseline"/>
        <w:rPr>
          <w:color w:val="000000"/>
          <w:szCs w:val="20"/>
        </w:rPr>
      </w:pPr>
      <w:r>
        <w:rPr>
          <w:color w:val="000000"/>
          <w:szCs w:val="20"/>
        </w:rPr>
        <w:t>How many sides does a circle have? </w:t>
      </w:r>
    </w:p>
    <w:p w14:paraId="0775D535" w14:textId="77777777" w:rsidR="007E1F6E" w:rsidRDefault="007E1F6E" w:rsidP="003E5C65">
      <w:pPr>
        <w:pStyle w:val="NormalWeb"/>
        <w:numPr>
          <w:ilvl w:val="0"/>
          <w:numId w:val="27"/>
        </w:numPr>
        <w:spacing w:before="0" w:beforeAutospacing="0" w:after="0" w:afterAutospacing="0"/>
        <w:ind w:left="288" w:hanging="216"/>
        <w:textAlignment w:val="baseline"/>
        <w:rPr>
          <w:color w:val="000000"/>
          <w:szCs w:val="20"/>
        </w:rPr>
      </w:pPr>
      <w:r>
        <w:rPr>
          <w:color w:val="000000"/>
          <w:szCs w:val="20"/>
        </w:rPr>
        <w:t>Did you need to program the robots to move forward or backward? Why?</w:t>
      </w:r>
    </w:p>
    <w:p w14:paraId="4E811371" w14:textId="77777777" w:rsidR="007E1F6E" w:rsidRDefault="007E1F6E" w:rsidP="003E5C65">
      <w:pPr>
        <w:pStyle w:val="NormalWeb"/>
        <w:numPr>
          <w:ilvl w:val="0"/>
          <w:numId w:val="27"/>
        </w:numPr>
        <w:spacing w:before="0" w:beforeAutospacing="0" w:after="0" w:afterAutospacing="0"/>
        <w:ind w:left="288" w:hanging="216"/>
        <w:textAlignment w:val="baseline"/>
        <w:rPr>
          <w:color w:val="000000"/>
          <w:szCs w:val="20"/>
        </w:rPr>
      </w:pPr>
      <w:r>
        <w:rPr>
          <w:color w:val="000000"/>
          <w:szCs w:val="20"/>
        </w:rPr>
        <w:t>Can you program the Bee-Bots to create circles of different sizes? Why?</w:t>
      </w:r>
    </w:p>
    <w:p w14:paraId="7038F279" w14:textId="77777777" w:rsidR="007E1F6E" w:rsidRDefault="007E1F6E" w:rsidP="003E5C65">
      <w:pPr>
        <w:pStyle w:val="NormalWeb"/>
        <w:numPr>
          <w:ilvl w:val="0"/>
          <w:numId w:val="27"/>
        </w:numPr>
        <w:spacing w:before="0" w:beforeAutospacing="0" w:after="0" w:afterAutospacing="0"/>
        <w:ind w:left="288" w:hanging="216"/>
        <w:textAlignment w:val="baseline"/>
        <w:rPr>
          <w:color w:val="000000"/>
          <w:szCs w:val="20"/>
        </w:rPr>
      </w:pPr>
      <w:r>
        <w:rPr>
          <w:color w:val="000000"/>
          <w:szCs w:val="20"/>
        </w:rPr>
        <w:t>What are the similarities between the programs that you created for squares, rectangles, and circles?  </w:t>
      </w:r>
    </w:p>
    <w:p w14:paraId="53BAFB99" w14:textId="428252F7" w:rsidR="007E1F6E" w:rsidRDefault="007E1F6E" w:rsidP="007E1F6E">
      <w:pPr>
        <w:pStyle w:val="Heading4"/>
      </w:pPr>
      <w:r>
        <w:t>Implementation Summary</w:t>
      </w:r>
    </w:p>
    <w:p w14:paraId="1CD40D52" w14:textId="5C2711DE" w:rsidR="006047E4" w:rsidRDefault="007E1F6E" w:rsidP="003E5C65">
      <w:pPr>
        <w:rPr>
          <w:color w:val="000000"/>
          <w:szCs w:val="20"/>
        </w:rPr>
      </w:pPr>
      <w:r>
        <w:rPr>
          <w:color w:val="000000"/>
          <w:szCs w:val="20"/>
        </w:rPr>
        <w:t>Students’ programs, observations, and discussions are intended to guide their attention to the defining attributes of each shape. The questions provided for each task should facilitate this knowledge construction process. Facilitators are encouraged to use these questions throughout children’s engagement with the task to prompt discussion of the similarities and differences among these shapes and connecting these observations to the similarities and differences of their programs. In addition, facilitators can direct children’s attention to their written algorithms and the robot’s actions to help</w:t>
      </w:r>
      <w:r w:rsidR="003E5C65">
        <w:rPr>
          <w:color w:val="000000"/>
          <w:szCs w:val="20"/>
        </w:rPr>
        <w:t xml:space="preserve"> </w:t>
      </w:r>
      <w:r w:rsidR="006047E4">
        <w:rPr>
          <w:color w:val="000000"/>
          <w:szCs w:val="20"/>
        </w:rPr>
        <w:t>them recognize the patterns within their algorithms and to create procedures to complete repeated commands.</w:t>
      </w:r>
      <w:r w:rsidR="006047E4" w:rsidRPr="00FE617F">
        <w:rPr>
          <w:color w:val="000000"/>
          <w:szCs w:val="20"/>
        </w:rPr>
        <w:t xml:space="preserve"> </w:t>
      </w:r>
    </w:p>
    <w:p w14:paraId="0E0FBFDC" w14:textId="77777777" w:rsidR="006047E4" w:rsidRDefault="006047E4" w:rsidP="006047E4">
      <w:pPr>
        <w:pStyle w:val="Heading4"/>
      </w:pPr>
      <w:r>
        <w:t>Adapting for Fewer Facilitators</w:t>
      </w:r>
    </w:p>
    <w:p w14:paraId="0D400FD3" w14:textId="77777777" w:rsidR="006047E4" w:rsidRDefault="006047E4" w:rsidP="006047E4">
      <w:pPr>
        <w:pStyle w:val="NormalWeb"/>
        <w:spacing w:before="200" w:beforeAutospacing="0" w:after="0" w:afterAutospacing="0"/>
        <w:rPr>
          <w:rFonts w:ascii="Times New Roman" w:hAnsi="Times New Roman"/>
          <w:color w:val="auto"/>
          <w:sz w:val="24"/>
        </w:rPr>
      </w:pPr>
      <w:r>
        <w:rPr>
          <w:color w:val="000000"/>
          <w:szCs w:val="20"/>
        </w:rPr>
        <w:t xml:space="preserve">If the adult to child ratio in the classroom does not afford the opportunity for each group to be facilitated by an adult, it may be useful to pause between activities and discuss the guiding questions as a class. To prepare learners for these conversations, selected questions can be posted at the front of the room or printed for students. Alternatively, this lesson could be facilitated with fewer adults by adapting its implementation to align with a station-rotation model of blended teaching </w:t>
      </w:r>
      <w:r w:rsidRPr="00EB777D">
        <w:rPr>
          <w:color w:val="000000"/>
          <w:szCs w:val="20"/>
        </w:rPr>
        <w:t>(Graham</w:t>
      </w:r>
      <w:r>
        <w:rPr>
          <w:color w:val="000000"/>
          <w:szCs w:val="20"/>
        </w:rPr>
        <w:t xml:space="preserve"> et al., </w:t>
      </w:r>
      <w:r w:rsidRPr="00EB777D">
        <w:rPr>
          <w:color w:val="000000"/>
          <w:szCs w:val="20"/>
        </w:rPr>
        <w:t>2019</w:t>
      </w:r>
      <w:r>
        <w:rPr>
          <w:color w:val="000000"/>
          <w:szCs w:val="20"/>
        </w:rPr>
        <w:t xml:space="preserve">, Chapter 5: </w:t>
      </w:r>
      <w:r w:rsidRPr="00A40F6A">
        <w:rPr>
          <w:color w:val="000000"/>
          <w:szCs w:val="20"/>
        </w:rPr>
        <w:t xml:space="preserve">Online </w:t>
      </w:r>
      <w:r>
        <w:rPr>
          <w:color w:val="000000"/>
          <w:szCs w:val="20"/>
        </w:rPr>
        <w:t>I</w:t>
      </w:r>
      <w:r w:rsidRPr="00A40F6A">
        <w:rPr>
          <w:color w:val="000000"/>
          <w:szCs w:val="20"/>
        </w:rPr>
        <w:t>ntegration</w:t>
      </w:r>
      <w:r w:rsidRPr="00EB777D">
        <w:rPr>
          <w:color w:val="000000"/>
          <w:szCs w:val="20"/>
        </w:rPr>
        <w:t>)</w:t>
      </w:r>
      <w:r>
        <w:rPr>
          <w:color w:val="000000"/>
          <w:szCs w:val="20"/>
        </w:rPr>
        <w:t>.</w:t>
      </w:r>
    </w:p>
    <w:p w14:paraId="6DABCE44" w14:textId="77777777" w:rsidR="006047E4" w:rsidRPr="000A26CE" w:rsidRDefault="006047E4" w:rsidP="00B5372E">
      <w:pPr>
        <w:pStyle w:val="Heading3-right"/>
      </w:pPr>
      <w:r w:rsidRPr="000A26CE">
        <w:t>Evaluation</w:t>
      </w:r>
    </w:p>
    <w:p w14:paraId="731504E1" w14:textId="77777777" w:rsidR="006047E4" w:rsidRDefault="006047E4" w:rsidP="006047E4">
      <w:pPr>
        <w:pStyle w:val="NormalWeb"/>
        <w:spacing w:before="200" w:beforeAutospacing="0" w:after="0" w:afterAutospacing="0"/>
        <w:rPr>
          <w:color w:val="000000"/>
          <w:szCs w:val="20"/>
        </w:rPr>
      </w:pPr>
      <w:r>
        <w:rPr>
          <w:color w:val="000000"/>
          <w:szCs w:val="20"/>
        </w:rPr>
        <w:t xml:space="preserve">To formatively assess students’ learning during this activity, observe the peer interactions, listen to student dialogue, and document student verbal </w:t>
      </w:r>
      <w:r>
        <w:rPr>
          <w:color w:val="000000"/>
          <w:szCs w:val="20"/>
        </w:rPr>
        <w:lastRenderedPageBreak/>
        <w:t>responses to the facilitating questions. For a summative assessment, attend to the written programs that students documented on their paper pads and the final Bee-Bot drawings. Teachers can also attend to the modifications on the initial programs that students created. Examining the progression of students’ programs may highlight the trajectory of their constructive thinking (Howland et al., 2011). </w:t>
      </w:r>
    </w:p>
    <w:p w14:paraId="08692773" w14:textId="77777777" w:rsidR="006047E4" w:rsidRPr="000A26CE" w:rsidRDefault="006047E4" w:rsidP="006047E4">
      <w:pPr>
        <w:pStyle w:val="Heading4"/>
      </w:pPr>
      <w:r w:rsidRPr="000A26CE">
        <w:t>Assessment Criteria</w:t>
      </w:r>
    </w:p>
    <w:p w14:paraId="451B160F" w14:textId="77777777" w:rsidR="006047E4" w:rsidRDefault="006047E4" w:rsidP="003E5C65">
      <w:pPr>
        <w:pStyle w:val="ListParagraph"/>
        <w:numPr>
          <w:ilvl w:val="0"/>
          <w:numId w:val="28"/>
        </w:numPr>
        <w:ind w:left="288" w:hanging="216"/>
      </w:pPr>
      <w:r>
        <w:t>Learner successfully programs the Bee-Bot to draw a two-dimensional shape, writes the algorithm on their notepad, or explains the sequence of steps verbally.</w:t>
      </w:r>
    </w:p>
    <w:p w14:paraId="3B2A0887" w14:textId="77777777" w:rsidR="006047E4" w:rsidRDefault="006047E4" w:rsidP="003E5C65">
      <w:pPr>
        <w:pStyle w:val="ListParagraph"/>
        <w:numPr>
          <w:ilvl w:val="0"/>
          <w:numId w:val="28"/>
        </w:numPr>
        <w:ind w:left="288" w:hanging="216"/>
      </w:pPr>
      <w:r>
        <w:t>Learner identifies a pattern in one of their algorithms by pointing to it in their drawing, marking it on the written sequence of steps, or explaining it verbally.</w:t>
      </w:r>
    </w:p>
    <w:p w14:paraId="5695FD08" w14:textId="77777777" w:rsidR="006047E4" w:rsidRPr="000276E6" w:rsidRDefault="006047E4" w:rsidP="003E5C65">
      <w:pPr>
        <w:pStyle w:val="ListParagraph"/>
        <w:numPr>
          <w:ilvl w:val="0"/>
          <w:numId w:val="28"/>
        </w:numPr>
        <w:ind w:left="288" w:hanging="216"/>
      </w:pPr>
      <w:r>
        <w:t>Learner writes down or verbally describes at least one way the rectangles on their paper are the same and at least one way they are different.</w:t>
      </w:r>
    </w:p>
    <w:p w14:paraId="74085FF1" w14:textId="77777777" w:rsidR="006047E4" w:rsidRDefault="006047E4" w:rsidP="003E5C65">
      <w:pPr>
        <w:pStyle w:val="Heading2"/>
      </w:pPr>
      <w:r>
        <w:t>Critical Reflection </w:t>
      </w:r>
    </w:p>
    <w:p w14:paraId="00559B83" w14:textId="77777777" w:rsidR="006047E4" w:rsidRDefault="006047E4" w:rsidP="006047E4">
      <w:pPr>
        <w:pStyle w:val="NormalWeb"/>
        <w:spacing w:before="200" w:beforeAutospacing="0" w:after="0" w:afterAutospacing="0"/>
      </w:pPr>
      <w:r>
        <w:rPr>
          <w:color w:val="000000"/>
          <w:szCs w:val="20"/>
        </w:rPr>
        <w:t>This learning representation has been implemented with three first-grade classes. From these experiences, children created and communicated an algorithm for a Bee-Bot to compose two dimensional shapes. In our first iteration, we noticed that some first-grade students struggled to program the robots to make turns. They anticipated that pressing a Turn would include a single forward movement. Instead of turning and simultaneously moving forward, the robot rotates without a forward or backward movement. This resulted in several programs that ended in locations that were short of the desired goal. In our second implementation, we scaffolded an introduction to the robot’s movement by beginning with only programming the robots to move forward and backward. Following this introduction, students were asked to program the robots to move to a location on the mat that would require turns and either forward or backward movements. Students could use this knowledge from these intentional explorations to better plan their programs when composing shapes.</w:t>
      </w:r>
    </w:p>
    <w:p w14:paraId="6F3BA6E9" w14:textId="77777777" w:rsidR="006047E4" w:rsidRDefault="006047E4" w:rsidP="006047E4">
      <w:pPr>
        <w:pStyle w:val="NormalWeb"/>
        <w:spacing w:before="200" w:beforeAutospacing="0" w:after="0" w:afterAutospacing="0"/>
      </w:pPr>
      <w:r>
        <w:rPr>
          <w:color w:val="000000"/>
          <w:szCs w:val="20"/>
        </w:rPr>
        <w:t xml:space="preserve">Within a broader geometry unit, this lesson may be an engaging introduction to composing two-dimensional </w:t>
      </w:r>
      <w:r>
        <w:rPr>
          <w:color w:val="000000"/>
          <w:szCs w:val="20"/>
        </w:rPr>
        <w:t xml:space="preserve">shapes </w:t>
      </w:r>
      <w:proofErr w:type="gramStart"/>
      <w:r>
        <w:rPr>
          <w:color w:val="000000"/>
          <w:szCs w:val="20"/>
        </w:rPr>
        <w:t>and also</w:t>
      </w:r>
      <w:proofErr w:type="gramEnd"/>
      <w:r>
        <w:rPr>
          <w:color w:val="000000"/>
          <w:szCs w:val="20"/>
        </w:rPr>
        <w:t xml:space="preserve"> provide children with language for discussing the defining and non-defining attributes of shapes. For example, children may leverage their experiences with robots (see Figure 3) to discuss the color of markers as a non-defining attribute of squares and the number of turns (i.e., 4 vertices) for making a square as a defining attribute. Thus, a follow-up lesson within this unit could be a more structured discussion of defining and non-defining attributes of shapes based on their robot’s drawings and the associated algorithms which children documented.</w:t>
      </w:r>
    </w:p>
    <w:p w14:paraId="47BC54EB" w14:textId="1F128BD9" w:rsidR="006047E4" w:rsidRDefault="006047E4" w:rsidP="007E1F6E">
      <w:pPr>
        <w:pStyle w:val="NormalWeb"/>
        <w:spacing w:before="0" w:beforeAutospacing="0" w:after="0" w:afterAutospacing="0"/>
        <w:textAlignment w:val="baseline"/>
        <w:rPr>
          <w:color w:val="000000"/>
          <w:szCs w:val="20"/>
        </w:rPr>
      </w:pPr>
    </w:p>
    <w:p w14:paraId="258BBA75" w14:textId="7C7CDDF0" w:rsidR="006047E4" w:rsidRDefault="006047E4" w:rsidP="007E1F6E">
      <w:pPr>
        <w:pStyle w:val="NormalWeb"/>
        <w:spacing w:before="0" w:beforeAutospacing="0" w:after="0" w:afterAutospacing="0"/>
        <w:textAlignment w:val="baseline"/>
        <w:rPr>
          <w:color w:val="000000"/>
          <w:szCs w:val="20"/>
        </w:rPr>
      </w:pPr>
      <w:r>
        <w:rPr>
          <w:noProof/>
          <w:color w:val="000000"/>
          <w:szCs w:val="20"/>
          <w:bdr w:val="none" w:sz="0" w:space="0" w:color="auto" w:frame="1"/>
        </w:rPr>
        <w:drawing>
          <wp:inline distT="0" distB="0" distL="0" distR="0" wp14:anchorId="5D5B2C4F" wp14:editId="3823701A">
            <wp:extent cx="3017520" cy="2256155"/>
            <wp:effectExtent l="19050" t="19050" r="11430" b="10795"/>
            <wp:docPr id="2" name="Picture 2" descr="A large paper mat is displayed. On this mat are several shapes (e.g., circles, rectangles, squares) which children have drawn by programming their Bee-Bot. On some of the shapes, children have freehandedly added their own artistic design such as adding a face with whiskers to one of the circ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arge paper mat is displayed. On this mat are several shapes (e.g., circles, rectangles, squares) which children have drawn by programming their Bee-Bot. On some of the shapes, children have freehandedly added their own artistic design such as adding a face with whiskers to one of the circles.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17520" cy="2256155"/>
                    </a:xfrm>
                    <a:prstGeom prst="rect">
                      <a:avLst/>
                    </a:prstGeom>
                    <a:noFill/>
                    <a:ln>
                      <a:solidFill>
                        <a:schemeClr val="tx1"/>
                      </a:solidFill>
                    </a:ln>
                  </pic:spPr>
                </pic:pic>
              </a:graphicData>
            </a:graphic>
          </wp:inline>
        </w:drawing>
      </w:r>
    </w:p>
    <w:p w14:paraId="0F591CCC" w14:textId="5A8468FB" w:rsidR="007E1F6E" w:rsidRPr="00CD4685" w:rsidRDefault="006047E4" w:rsidP="00CD4685">
      <w:pPr>
        <w:pStyle w:val="Caption"/>
      </w:pPr>
      <w:r>
        <w:t>Figure 3. Geometric shapes first-grade students created by programming Bee-Bots.</w:t>
      </w:r>
    </w:p>
    <w:p w14:paraId="6DB3F10C" w14:textId="77777777" w:rsidR="00CD4685" w:rsidRDefault="00CD4685" w:rsidP="00CD4685">
      <w:pPr>
        <w:pStyle w:val="NormalWeb"/>
        <w:spacing w:before="200" w:beforeAutospacing="0" w:after="0" w:afterAutospacing="0"/>
      </w:pPr>
      <w:r>
        <w:rPr>
          <w:color w:val="000000"/>
          <w:szCs w:val="20"/>
        </w:rPr>
        <w:t>For classrooms with access to tablets, the Blue-Bot and its associated application from the TTS Group allow for further extensions to this lesson. In Figure 3, for example, the children created the squares, rectangles, and circles by using the Bee-Bot’s 90-degree turn but had to add the triangles by hand. The Blue-Bot application enables users to incorporate 45-degree turns in their algorithms. Within a lesson focused on composing two-dimensional shapes, the addition of 45-degree turns is necessary for creating other parallelograms, pentagons, octagons, and trapezoids. We have tested this extension with PSTs and look forward to integrating this with future elementary students. </w:t>
      </w:r>
    </w:p>
    <w:p w14:paraId="23995830" w14:textId="3D459E2E" w:rsidR="007E1F6E" w:rsidRDefault="00CD4685" w:rsidP="00CB2ECE">
      <w:pPr>
        <w:pStyle w:val="NormalWeb"/>
        <w:spacing w:before="200" w:beforeAutospacing="0" w:after="0" w:afterAutospacing="0"/>
        <w:rPr>
          <w:color w:val="000000"/>
          <w:szCs w:val="20"/>
        </w:rPr>
      </w:pPr>
      <w:r>
        <w:rPr>
          <w:color w:val="000000"/>
          <w:szCs w:val="20"/>
        </w:rPr>
        <w:t xml:space="preserve">Finally, the integration of the Bee-Bots and their belt attachment may effectively help older students visualize and experiment with the mathematical concepts of perimeter and area. Through such an activity which integrates mathematics and computer science, students can explore the use of varying algorithms to accomplish the same task (e.g., draw </w:t>
      </w:r>
      <w:r>
        <w:rPr>
          <w:color w:val="000000"/>
          <w:szCs w:val="20"/>
        </w:rPr>
        <w:lastRenderedPageBreak/>
        <w:t>two different rectangles with x perimeter, draw two different rectangles with x area). Students’ observations could then lead to discussions of the relationship between area and perimeter, comparisons between the shapes that were created, and connections between the student-generated programs and mathematical formulas.</w:t>
      </w:r>
    </w:p>
    <w:p w14:paraId="1302A7C2" w14:textId="77777777" w:rsidR="00CB2ECE" w:rsidRDefault="00CB2ECE" w:rsidP="00CB2ECE">
      <w:pPr>
        <w:pStyle w:val="Heading2"/>
      </w:pPr>
      <w:r>
        <w:t>References</w:t>
      </w:r>
    </w:p>
    <w:p w14:paraId="1F353248" w14:textId="5B884B3A" w:rsidR="00CB2ECE" w:rsidRDefault="00CB2ECE" w:rsidP="00850850">
      <w:pPr>
        <w:ind w:left="360" w:hanging="360"/>
      </w:pPr>
      <w:proofErr w:type="spellStart"/>
      <w:r w:rsidRPr="00D26205">
        <w:t>Angeli</w:t>
      </w:r>
      <w:proofErr w:type="spellEnd"/>
      <w:r w:rsidRPr="00D26205">
        <w:t xml:space="preserve">, C., &amp; </w:t>
      </w:r>
      <w:proofErr w:type="spellStart"/>
      <w:r w:rsidRPr="00D26205">
        <w:t>Valanides</w:t>
      </w:r>
      <w:proofErr w:type="spellEnd"/>
      <w:r w:rsidRPr="00D26205">
        <w:t>, N. (2020). Developing young children's computational thinking with</w:t>
      </w:r>
      <w:r w:rsidR="00B5372E">
        <w:t xml:space="preserve"> </w:t>
      </w:r>
      <w:r w:rsidRPr="00D26205">
        <w:t xml:space="preserve">educational robotics: An interaction effect between gender and scaffolding strategy. </w:t>
      </w:r>
      <w:r w:rsidRPr="00D26205">
        <w:rPr>
          <w:i/>
          <w:iCs/>
        </w:rPr>
        <w:t xml:space="preserve">Computers in </w:t>
      </w:r>
      <w:r>
        <w:rPr>
          <w:i/>
          <w:iCs/>
        </w:rPr>
        <w:t>H</w:t>
      </w:r>
      <w:r w:rsidRPr="00D26205">
        <w:rPr>
          <w:i/>
          <w:iCs/>
        </w:rPr>
        <w:t xml:space="preserve">uman </w:t>
      </w:r>
      <w:r>
        <w:rPr>
          <w:i/>
          <w:iCs/>
        </w:rPr>
        <w:t>B</w:t>
      </w:r>
      <w:r w:rsidRPr="00D26205">
        <w:rPr>
          <w:i/>
          <w:iCs/>
        </w:rPr>
        <w:t>ehavior</w:t>
      </w:r>
      <w:r w:rsidRPr="00D26205">
        <w:t xml:space="preserve">, </w:t>
      </w:r>
      <w:r w:rsidRPr="00361A9C">
        <w:rPr>
          <w:i/>
          <w:iCs/>
        </w:rPr>
        <w:t>105</w:t>
      </w:r>
      <w:r w:rsidRPr="00D26205">
        <w:t xml:space="preserve">, </w:t>
      </w:r>
      <w:r>
        <w:t xml:space="preserve">Article </w:t>
      </w:r>
      <w:r w:rsidRPr="00D26205">
        <w:t>105954.</w:t>
      </w:r>
      <w:r>
        <w:t xml:space="preserve"> </w:t>
      </w:r>
      <w:hyperlink r:id="rId22" w:history="1">
        <w:r w:rsidR="00B5372E" w:rsidRPr="00B12F05">
          <w:rPr>
            <w:rStyle w:val="Hyperlink"/>
            <w:szCs w:val="20"/>
          </w:rPr>
          <w:t>https://doi.org/10.1016/j.chb.2019. 03.018</w:t>
        </w:r>
      </w:hyperlink>
      <w:r>
        <w:t xml:space="preserve"> </w:t>
      </w:r>
    </w:p>
    <w:p w14:paraId="56D6C1B5" w14:textId="77777777" w:rsidR="00CB2ECE" w:rsidRDefault="00CB2ECE" w:rsidP="00CB2ECE">
      <w:pPr>
        <w:pStyle w:val="NormalWeb"/>
        <w:spacing w:before="200" w:beforeAutospacing="0" w:after="0" w:afterAutospacing="0"/>
        <w:ind w:left="360" w:hanging="360"/>
        <w:rPr>
          <w:color w:val="000000"/>
          <w:szCs w:val="20"/>
        </w:rPr>
      </w:pPr>
      <w:proofErr w:type="spellStart"/>
      <w:r w:rsidRPr="006D1DBA">
        <w:rPr>
          <w:color w:val="000000"/>
          <w:szCs w:val="20"/>
        </w:rPr>
        <w:t>Alqahtani</w:t>
      </w:r>
      <w:proofErr w:type="spellEnd"/>
      <w:r w:rsidRPr="006D1DBA">
        <w:rPr>
          <w:color w:val="000000"/>
          <w:szCs w:val="20"/>
        </w:rPr>
        <w:t xml:space="preserve">, M. M., Hall, J. A., Leventhal, M., &amp; </w:t>
      </w:r>
      <w:proofErr w:type="spellStart"/>
      <w:r w:rsidRPr="006D1DBA">
        <w:rPr>
          <w:color w:val="000000"/>
          <w:szCs w:val="20"/>
        </w:rPr>
        <w:t>Argila</w:t>
      </w:r>
      <w:proofErr w:type="spellEnd"/>
      <w:r w:rsidRPr="006D1DBA">
        <w:rPr>
          <w:color w:val="000000"/>
          <w:szCs w:val="20"/>
        </w:rPr>
        <w:t xml:space="preserve">, A. N. (2022). Programming in </w:t>
      </w:r>
      <w:r>
        <w:rPr>
          <w:color w:val="000000"/>
          <w:szCs w:val="20"/>
        </w:rPr>
        <w:t>m</w:t>
      </w:r>
      <w:r w:rsidRPr="006D1DBA">
        <w:rPr>
          <w:color w:val="000000"/>
          <w:szCs w:val="20"/>
        </w:rPr>
        <w:t xml:space="preserve">athematics </w:t>
      </w:r>
      <w:r>
        <w:rPr>
          <w:color w:val="000000"/>
          <w:szCs w:val="20"/>
        </w:rPr>
        <w:t>c</w:t>
      </w:r>
      <w:r w:rsidRPr="006D1DBA">
        <w:rPr>
          <w:color w:val="000000"/>
          <w:szCs w:val="20"/>
        </w:rPr>
        <w:t>lassrooms: Changes in</w:t>
      </w:r>
      <w:r>
        <w:rPr>
          <w:color w:val="000000"/>
          <w:szCs w:val="20"/>
        </w:rPr>
        <w:t xml:space="preserve"> p</w:t>
      </w:r>
      <w:r w:rsidRPr="006D1DBA">
        <w:rPr>
          <w:color w:val="000000"/>
          <w:szCs w:val="20"/>
        </w:rPr>
        <w:t xml:space="preserve">re-service </w:t>
      </w:r>
      <w:r>
        <w:rPr>
          <w:color w:val="000000"/>
          <w:szCs w:val="20"/>
        </w:rPr>
        <w:t>t</w:t>
      </w:r>
      <w:r w:rsidRPr="006D1DBA">
        <w:rPr>
          <w:color w:val="000000"/>
          <w:szCs w:val="20"/>
        </w:rPr>
        <w:t xml:space="preserve">eachers’ </w:t>
      </w:r>
      <w:r>
        <w:rPr>
          <w:color w:val="000000"/>
          <w:szCs w:val="20"/>
        </w:rPr>
        <w:t>i</w:t>
      </w:r>
      <w:r w:rsidRPr="006D1DBA">
        <w:rPr>
          <w:color w:val="000000"/>
          <w:szCs w:val="20"/>
        </w:rPr>
        <w:t xml:space="preserve">ntentions to </w:t>
      </w:r>
      <w:r>
        <w:rPr>
          <w:color w:val="000000"/>
          <w:szCs w:val="20"/>
        </w:rPr>
        <w:t>i</w:t>
      </w:r>
      <w:r w:rsidRPr="006D1DBA">
        <w:rPr>
          <w:color w:val="000000"/>
          <w:szCs w:val="20"/>
        </w:rPr>
        <w:t xml:space="preserve">ntegrate </w:t>
      </w:r>
      <w:r>
        <w:rPr>
          <w:color w:val="000000"/>
          <w:szCs w:val="20"/>
        </w:rPr>
        <w:t>r</w:t>
      </w:r>
      <w:r w:rsidRPr="006D1DBA">
        <w:rPr>
          <w:color w:val="000000"/>
          <w:szCs w:val="20"/>
        </w:rPr>
        <w:t xml:space="preserve">obots in </w:t>
      </w:r>
      <w:r>
        <w:rPr>
          <w:color w:val="000000"/>
          <w:szCs w:val="20"/>
        </w:rPr>
        <w:t>t</w:t>
      </w:r>
      <w:r w:rsidRPr="006D1DBA">
        <w:rPr>
          <w:color w:val="000000"/>
          <w:szCs w:val="20"/>
        </w:rPr>
        <w:t xml:space="preserve">eaching. </w:t>
      </w:r>
      <w:r w:rsidRPr="006D1DBA">
        <w:rPr>
          <w:i/>
          <w:iCs/>
          <w:color w:val="000000"/>
          <w:szCs w:val="20"/>
        </w:rPr>
        <w:t>Digital Experiences in Mathematics Education, 8</w:t>
      </w:r>
      <w:r w:rsidRPr="006D1DBA">
        <w:rPr>
          <w:color w:val="000000"/>
          <w:szCs w:val="20"/>
        </w:rPr>
        <w:t xml:space="preserve">(1), 70–98. </w:t>
      </w:r>
      <w:hyperlink r:id="rId23" w:history="1">
        <w:r w:rsidRPr="007D306D">
          <w:rPr>
            <w:rStyle w:val="Hyperlink"/>
            <w:szCs w:val="20"/>
          </w:rPr>
          <w:t>https://doi.org/10.1007/s40751-021-00096-6</w:t>
        </w:r>
      </w:hyperlink>
    </w:p>
    <w:p w14:paraId="07D21686" w14:textId="77777777" w:rsidR="00CB2ECE" w:rsidRDefault="00CB2ECE" w:rsidP="00CB2ECE">
      <w:pPr>
        <w:pStyle w:val="NormalWeb"/>
        <w:spacing w:before="200" w:beforeAutospacing="0" w:after="0" w:afterAutospacing="0"/>
        <w:ind w:left="360" w:hanging="360"/>
        <w:rPr>
          <w:color w:val="000000"/>
          <w:szCs w:val="20"/>
        </w:rPr>
      </w:pPr>
      <w:proofErr w:type="spellStart"/>
      <w:r w:rsidRPr="00760C41">
        <w:rPr>
          <w:color w:val="000000"/>
          <w:szCs w:val="20"/>
        </w:rPr>
        <w:t>Baccaglini</w:t>
      </w:r>
      <w:proofErr w:type="spellEnd"/>
      <w:r w:rsidRPr="00760C41">
        <w:rPr>
          <w:color w:val="000000"/>
          <w:szCs w:val="20"/>
        </w:rPr>
        <w:t xml:space="preserve">-Frank, A., Santi, G., Del </w:t>
      </w:r>
      <w:proofErr w:type="spellStart"/>
      <w:r w:rsidRPr="00760C41">
        <w:rPr>
          <w:color w:val="000000"/>
          <w:szCs w:val="20"/>
        </w:rPr>
        <w:t>Zozzo</w:t>
      </w:r>
      <w:proofErr w:type="spellEnd"/>
      <w:r w:rsidRPr="00760C41">
        <w:rPr>
          <w:color w:val="000000"/>
          <w:szCs w:val="20"/>
        </w:rPr>
        <w:t xml:space="preserve">, A., &amp; Frank, E. (2020). Teachers’ perspectives on the intertwining of tangible and digital modes of activity with a drawing robot for geometry. </w:t>
      </w:r>
      <w:r w:rsidRPr="00760C41">
        <w:rPr>
          <w:i/>
          <w:iCs/>
          <w:color w:val="000000"/>
          <w:szCs w:val="20"/>
        </w:rPr>
        <w:t>Education Sciences, 10</w:t>
      </w:r>
      <w:r w:rsidRPr="00760C41">
        <w:rPr>
          <w:color w:val="000000"/>
          <w:szCs w:val="20"/>
        </w:rPr>
        <w:t>(12</w:t>
      </w:r>
      <w:proofErr w:type="gramStart"/>
      <w:r w:rsidRPr="00760C41">
        <w:rPr>
          <w:color w:val="000000"/>
          <w:szCs w:val="20"/>
        </w:rPr>
        <w:t xml:space="preserve">), </w:t>
      </w:r>
      <w:r>
        <w:rPr>
          <w:color w:val="000000"/>
          <w:szCs w:val="20"/>
        </w:rPr>
        <w:t xml:space="preserve"> Article</w:t>
      </w:r>
      <w:proofErr w:type="gramEnd"/>
      <w:r>
        <w:rPr>
          <w:color w:val="000000"/>
          <w:szCs w:val="20"/>
        </w:rPr>
        <w:t xml:space="preserve"> </w:t>
      </w:r>
      <w:r w:rsidRPr="00760C41">
        <w:rPr>
          <w:color w:val="000000"/>
          <w:szCs w:val="20"/>
        </w:rPr>
        <w:t>387.</w:t>
      </w:r>
      <w:r>
        <w:rPr>
          <w:color w:val="000000"/>
          <w:szCs w:val="20"/>
        </w:rPr>
        <w:t xml:space="preserve"> </w:t>
      </w:r>
      <w:hyperlink r:id="rId24" w:history="1">
        <w:r w:rsidRPr="0049208A">
          <w:rPr>
            <w:rStyle w:val="Hyperlink"/>
            <w:szCs w:val="20"/>
          </w:rPr>
          <w:t>https://doi.org/10.3390/educsci10120387</w:t>
        </w:r>
      </w:hyperlink>
      <w:r>
        <w:rPr>
          <w:color w:val="000000"/>
          <w:szCs w:val="20"/>
        </w:rPr>
        <w:t xml:space="preserve"> </w:t>
      </w:r>
    </w:p>
    <w:p w14:paraId="21B6B706" w14:textId="77777777" w:rsidR="00CB2ECE" w:rsidRDefault="00CB2ECE" w:rsidP="00CB2ECE">
      <w:pPr>
        <w:pStyle w:val="NormalWeb"/>
        <w:spacing w:before="200" w:beforeAutospacing="0" w:after="0" w:afterAutospacing="0"/>
        <w:ind w:left="360" w:hanging="360"/>
        <w:rPr>
          <w:color w:val="000000"/>
          <w:szCs w:val="20"/>
        </w:rPr>
      </w:pPr>
      <w:proofErr w:type="spellStart"/>
      <w:r w:rsidRPr="00DB1E78">
        <w:rPr>
          <w:color w:val="000000"/>
          <w:szCs w:val="20"/>
        </w:rPr>
        <w:t>Barcelos</w:t>
      </w:r>
      <w:proofErr w:type="spellEnd"/>
      <w:r w:rsidRPr="00DB1E78">
        <w:rPr>
          <w:color w:val="000000"/>
          <w:szCs w:val="20"/>
        </w:rPr>
        <w:t xml:space="preserve">, T., Muñoz-Soto, R., </w:t>
      </w:r>
      <w:proofErr w:type="spellStart"/>
      <w:r w:rsidRPr="00DB1E78">
        <w:rPr>
          <w:color w:val="000000"/>
          <w:szCs w:val="20"/>
        </w:rPr>
        <w:t>Villarroel</w:t>
      </w:r>
      <w:proofErr w:type="spellEnd"/>
      <w:r w:rsidRPr="00DB1E78">
        <w:rPr>
          <w:color w:val="000000"/>
          <w:szCs w:val="20"/>
        </w:rPr>
        <w:t xml:space="preserve">, R., Merino, E., &amp; Silveira, I. (2018). Mathematics learning through computational thinking activities: A systematic literature review. </w:t>
      </w:r>
      <w:r w:rsidRPr="00DB1E78">
        <w:rPr>
          <w:i/>
          <w:iCs/>
          <w:color w:val="000000"/>
          <w:szCs w:val="20"/>
        </w:rPr>
        <w:t>Journal of Universal Computer Science, 24</w:t>
      </w:r>
      <w:r w:rsidRPr="00DB1E78">
        <w:rPr>
          <w:color w:val="000000"/>
          <w:szCs w:val="20"/>
        </w:rPr>
        <w:t>(7), 815–845.</w:t>
      </w:r>
    </w:p>
    <w:p w14:paraId="79981853" w14:textId="09AAF6F1" w:rsidR="00CB2ECE" w:rsidRDefault="00CB2ECE" w:rsidP="00CB2ECE">
      <w:pPr>
        <w:pStyle w:val="NormalWeb"/>
        <w:spacing w:before="200" w:beforeAutospacing="0" w:after="0" w:afterAutospacing="0"/>
        <w:ind w:left="360" w:hanging="360"/>
        <w:rPr>
          <w:color w:val="000000"/>
          <w:szCs w:val="20"/>
        </w:rPr>
      </w:pPr>
      <w:r>
        <w:rPr>
          <w:color w:val="000000"/>
          <w:szCs w:val="20"/>
        </w:rPr>
        <w:t>Common Core State Standards Initiative</w:t>
      </w:r>
      <w:r w:rsidRPr="00E828D1">
        <w:rPr>
          <w:color w:val="000000"/>
          <w:szCs w:val="20"/>
        </w:rPr>
        <w:t xml:space="preserve"> </w:t>
      </w:r>
      <w:r>
        <w:rPr>
          <w:color w:val="000000"/>
          <w:szCs w:val="20"/>
        </w:rPr>
        <w:t xml:space="preserve">(n.d.). </w:t>
      </w:r>
      <w:r>
        <w:rPr>
          <w:i/>
          <w:iCs/>
          <w:color w:val="000000"/>
          <w:szCs w:val="20"/>
        </w:rPr>
        <w:t>Common core state standards for mathematics.</w:t>
      </w:r>
      <w:r>
        <w:rPr>
          <w:color w:val="000000"/>
          <w:szCs w:val="20"/>
        </w:rPr>
        <w:t xml:space="preserve"> Retrieved on November 21, 2022, from </w:t>
      </w:r>
      <w:hyperlink r:id="rId25" w:history="1">
        <w:r w:rsidR="00B5372E" w:rsidRPr="00B12F05">
          <w:rPr>
            <w:rStyle w:val="Hyperlink"/>
            <w:szCs w:val="20"/>
          </w:rPr>
          <w:t>https://learning.ccsso.org/wp-content/uploads/ 2022/11/Math_Standards1.pdf</w:t>
        </w:r>
      </w:hyperlink>
    </w:p>
    <w:p w14:paraId="5AEA1C5D" w14:textId="77777777" w:rsidR="00CB2ECE" w:rsidRDefault="00CB2ECE" w:rsidP="00CB2ECE">
      <w:pPr>
        <w:pStyle w:val="NormalWeb"/>
        <w:spacing w:before="200" w:beforeAutospacing="0" w:after="0" w:afterAutospacing="0"/>
        <w:ind w:left="360" w:hanging="360"/>
        <w:rPr>
          <w:color w:val="000000"/>
          <w:szCs w:val="20"/>
        </w:rPr>
      </w:pPr>
      <w:r w:rsidRPr="00C83E95">
        <w:rPr>
          <w:color w:val="000000"/>
          <w:szCs w:val="20"/>
        </w:rPr>
        <w:t xml:space="preserve">Francis, K., &amp; Davis, B. (2018). Coding robots as a source of instantiations for arithmetic. </w:t>
      </w:r>
      <w:r w:rsidRPr="00C83E95">
        <w:rPr>
          <w:i/>
          <w:iCs/>
          <w:color w:val="000000"/>
          <w:szCs w:val="20"/>
        </w:rPr>
        <w:t>Digital Experiences in Mathematics Education, 4</w:t>
      </w:r>
      <w:r w:rsidRPr="00C83E95">
        <w:rPr>
          <w:color w:val="000000"/>
          <w:szCs w:val="20"/>
        </w:rPr>
        <w:t>(2), 71–86.</w:t>
      </w:r>
      <w:r>
        <w:rPr>
          <w:color w:val="000000"/>
          <w:szCs w:val="20"/>
        </w:rPr>
        <w:t xml:space="preserve"> </w:t>
      </w:r>
      <w:hyperlink r:id="rId26" w:history="1">
        <w:r w:rsidRPr="0049208A">
          <w:rPr>
            <w:rStyle w:val="Hyperlink"/>
            <w:szCs w:val="20"/>
          </w:rPr>
          <w:t>https://doi.org/10.1007/s40751-018-0042-7</w:t>
        </w:r>
      </w:hyperlink>
      <w:r>
        <w:rPr>
          <w:color w:val="000000"/>
          <w:szCs w:val="20"/>
        </w:rPr>
        <w:t xml:space="preserve"> </w:t>
      </w:r>
    </w:p>
    <w:p w14:paraId="624F117F" w14:textId="77777777" w:rsidR="00CB2ECE" w:rsidRDefault="00CB2ECE" w:rsidP="00CB2ECE">
      <w:pPr>
        <w:pStyle w:val="NormalWeb"/>
        <w:spacing w:before="200" w:beforeAutospacing="0" w:after="0" w:afterAutospacing="0"/>
        <w:ind w:left="360" w:hanging="360"/>
        <w:rPr>
          <w:color w:val="000000"/>
          <w:szCs w:val="20"/>
        </w:rPr>
      </w:pPr>
      <w:proofErr w:type="spellStart"/>
      <w:r w:rsidRPr="00D90691">
        <w:rPr>
          <w:color w:val="000000"/>
          <w:szCs w:val="20"/>
        </w:rPr>
        <w:t>Gadanidis</w:t>
      </w:r>
      <w:proofErr w:type="spellEnd"/>
      <w:r w:rsidRPr="00D90691">
        <w:rPr>
          <w:color w:val="000000"/>
          <w:szCs w:val="20"/>
        </w:rPr>
        <w:t xml:space="preserve">, G., Hughes, J., </w:t>
      </w:r>
      <w:proofErr w:type="spellStart"/>
      <w:r w:rsidRPr="00D90691">
        <w:rPr>
          <w:color w:val="000000"/>
          <w:szCs w:val="20"/>
        </w:rPr>
        <w:t>Minniti</w:t>
      </w:r>
      <w:proofErr w:type="spellEnd"/>
      <w:r w:rsidRPr="00D90691">
        <w:rPr>
          <w:color w:val="000000"/>
          <w:szCs w:val="20"/>
        </w:rPr>
        <w:t xml:space="preserve">, L., &amp; White, B. (2017). Computational thinking, grade 1 students and the binomial theorem. </w:t>
      </w:r>
      <w:r w:rsidRPr="00D90691">
        <w:rPr>
          <w:i/>
          <w:iCs/>
          <w:color w:val="000000"/>
          <w:szCs w:val="20"/>
        </w:rPr>
        <w:t xml:space="preserve">Digital Experiences in </w:t>
      </w:r>
      <w:r w:rsidRPr="00D90691">
        <w:rPr>
          <w:i/>
          <w:iCs/>
          <w:color w:val="000000"/>
          <w:szCs w:val="20"/>
        </w:rPr>
        <w:t>Mathematics Education, 3</w:t>
      </w:r>
      <w:r w:rsidRPr="00D90691">
        <w:rPr>
          <w:color w:val="000000"/>
          <w:szCs w:val="20"/>
        </w:rPr>
        <w:t>(2), 77–96.</w:t>
      </w:r>
      <w:r>
        <w:rPr>
          <w:color w:val="000000"/>
          <w:szCs w:val="20"/>
        </w:rPr>
        <w:t xml:space="preserve"> </w:t>
      </w:r>
      <w:hyperlink r:id="rId27" w:history="1">
        <w:r w:rsidRPr="0049208A">
          <w:rPr>
            <w:rStyle w:val="Hyperlink"/>
            <w:szCs w:val="20"/>
          </w:rPr>
          <w:t>https://doi.org/10.1007/s40751-016-0019-3</w:t>
        </w:r>
      </w:hyperlink>
      <w:r>
        <w:rPr>
          <w:color w:val="000000"/>
          <w:szCs w:val="20"/>
        </w:rPr>
        <w:t xml:space="preserve"> </w:t>
      </w:r>
    </w:p>
    <w:p w14:paraId="0E5F1CB1" w14:textId="77777777" w:rsidR="00CB2ECE" w:rsidRDefault="00CB2ECE" w:rsidP="00CB2ECE">
      <w:pPr>
        <w:pStyle w:val="NormalWeb"/>
        <w:spacing w:before="200" w:beforeAutospacing="0" w:after="0" w:afterAutospacing="0"/>
        <w:ind w:left="360" w:hanging="360"/>
        <w:rPr>
          <w:color w:val="000000"/>
          <w:szCs w:val="20"/>
        </w:rPr>
      </w:pPr>
      <w:r w:rsidRPr="00A40F6A">
        <w:rPr>
          <w:color w:val="000000"/>
          <w:szCs w:val="20"/>
        </w:rPr>
        <w:t xml:space="preserve">Graham, C. R., </w:t>
      </w:r>
      <w:proofErr w:type="spellStart"/>
      <w:r w:rsidRPr="00A40F6A">
        <w:rPr>
          <w:color w:val="000000"/>
          <w:szCs w:val="20"/>
        </w:rPr>
        <w:t>Borup</w:t>
      </w:r>
      <w:proofErr w:type="spellEnd"/>
      <w:r w:rsidRPr="00A40F6A">
        <w:rPr>
          <w:color w:val="000000"/>
          <w:szCs w:val="20"/>
        </w:rPr>
        <w:t xml:space="preserve">, J., Short, C. R., &amp; Archambault, L. (2019). </w:t>
      </w:r>
      <w:r w:rsidRPr="00844DC8">
        <w:rPr>
          <w:i/>
          <w:iCs/>
          <w:color w:val="000000"/>
          <w:szCs w:val="20"/>
        </w:rPr>
        <w:t>K-12 blended teaching: A guide to personalized learning and online integration</w:t>
      </w:r>
      <w:r>
        <w:rPr>
          <w:i/>
          <w:iCs/>
          <w:color w:val="000000"/>
          <w:szCs w:val="20"/>
        </w:rPr>
        <w:t xml:space="preserve"> </w:t>
      </w:r>
      <w:r>
        <w:rPr>
          <w:color w:val="000000"/>
          <w:szCs w:val="20"/>
        </w:rPr>
        <w:t>(Vol. 1)</w:t>
      </w:r>
      <w:r w:rsidRPr="00A40F6A">
        <w:rPr>
          <w:color w:val="000000"/>
          <w:szCs w:val="20"/>
        </w:rPr>
        <w:t xml:space="preserve">. EdTechBooks.org. </w:t>
      </w:r>
      <w:hyperlink r:id="rId28" w:history="1">
        <w:r w:rsidRPr="0049208A">
          <w:rPr>
            <w:rStyle w:val="Hyperlink"/>
            <w:szCs w:val="20"/>
          </w:rPr>
          <w:t>https://edtechbooks.org/k12blended/online_integration?book_nav=true&amp;nav_pos=0</w:t>
        </w:r>
      </w:hyperlink>
      <w:r>
        <w:rPr>
          <w:color w:val="000000"/>
          <w:szCs w:val="20"/>
        </w:rPr>
        <w:t xml:space="preserve"> </w:t>
      </w:r>
    </w:p>
    <w:p w14:paraId="71DC66D3" w14:textId="77777777" w:rsidR="00CB2ECE" w:rsidRDefault="00CB2ECE" w:rsidP="00CB2ECE">
      <w:pPr>
        <w:ind w:left="360" w:hanging="360"/>
      </w:pPr>
      <w:r>
        <w:t xml:space="preserve">Howland, J. L., Jonassen, D., &amp; </w:t>
      </w:r>
      <w:proofErr w:type="spellStart"/>
      <w:r>
        <w:t>Marra</w:t>
      </w:r>
      <w:proofErr w:type="spellEnd"/>
      <w:r>
        <w:t xml:space="preserve">, R. M. (2011). </w:t>
      </w:r>
      <w:r>
        <w:rPr>
          <w:i/>
          <w:iCs/>
        </w:rPr>
        <w:t>Meaningful learning with technology</w:t>
      </w:r>
      <w:r>
        <w:t xml:space="preserve"> (4th ed.). Pearson.</w:t>
      </w:r>
    </w:p>
    <w:p w14:paraId="173E081B" w14:textId="5C77FCB6" w:rsidR="007E1F6E" w:rsidRDefault="00CB2ECE" w:rsidP="00B5372E">
      <w:pPr>
        <w:ind w:left="360" w:hanging="360"/>
      </w:pPr>
      <w:r w:rsidRPr="0097342B">
        <w:t xml:space="preserve">Hunsaker, E. (2018). </w:t>
      </w:r>
      <w:r>
        <w:rPr>
          <w:i/>
          <w:iCs/>
        </w:rPr>
        <w:t>Bee-Bot</w:t>
      </w:r>
      <w:r w:rsidRPr="0094591A">
        <w:rPr>
          <w:i/>
          <w:iCs/>
        </w:rPr>
        <w:t>: A guide for parents and educators</w:t>
      </w:r>
      <w:r w:rsidRPr="0097342B">
        <w:t xml:space="preserve"> (pp. 1–15). Brigham Young University.</w:t>
      </w:r>
    </w:p>
    <w:p w14:paraId="235FE7FE" w14:textId="77777777" w:rsidR="00CB2ECE" w:rsidRDefault="00000000" w:rsidP="00CB2ECE">
      <w:pPr>
        <w:ind w:left="360" w:hanging="360"/>
      </w:pPr>
      <w:hyperlink r:id="rId29" w:history="1">
        <w:r w:rsidR="00CB2ECE" w:rsidRPr="002B45A5">
          <w:rPr>
            <w:rStyle w:val="Hyperlink"/>
          </w:rPr>
          <w:t>https://scholarsarchive.byu.edu/cgi/viewcontent.cgi?filename=5&amp;article=1007&amp;context=ipt_projects&amp;type=additional</w:t>
        </w:r>
      </w:hyperlink>
      <w:r w:rsidR="00CB2ECE">
        <w:t xml:space="preserve"> </w:t>
      </w:r>
    </w:p>
    <w:p w14:paraId="3153C874" w14:textId="77777777" w:rsidR="00CB2ECE" w:rsidRDefault="00CB2ECE" w:rsidP="00CB2ECE">
      <w:pPr>
        <w:pStyle w:val="NormalWeb"/>
        <w:spacing w:before="200" w:beforeAutospacing="0" w:after="0" w:afterAutospacing="0"/>
        <w:ind w:left="360" w:hanging="360"/>
      </w:pPr>
      <w:proofErr w:type="spellStart"/>
      <w:r w:rsidRPr="00F4539C">
        <w:t>Misirli</w:t>
      </w:r>
      <w:proofErr w:type="spellEnd"/>
      <w:r w:rsidRPr="00F4539C">
        <w:t xml:space="preserve">, A., </w:t>
      </w:r>
      <w:proofErr w:type="spellStart"/>
      <w:r w:rsidRPr="00F4539C">
        <w:t>Komis</w:t>
      </w:r>
      <w:proofErr w:type="spellEnd"/>
      <w:r w:rsidRPr="00F4539C">
        <w:t xml:space="preserve">, V., &amp; </w:t>
      </w:r>
      <w:proofErr w:type="spellStart"/>
      <w:r w:rsidRPr="00F4539C">
        <w:t>Ravanis</w:t>
      </w:r>
      <w:proofErr w:type="spellEnd"/>
      <w:r w:rsidRPr="00F4539C">
        <w:t xml:space="preserve">, K. (2019). The construction of spatial awareness in early childhood: </w:t>
      </w:r>
      <w:r>
        <w:t>T</w:t>
      </w:r>
      <w:r w:rsidRPr="00F4539C">
        <w:t xml:space="preserve">he effect of an educational scenario-based programming environment. </w:t>
      </w:r>
      <w:r w:rsidRPr="00F4539C">
        <w:rPr>
          <w:i/>
          <w:iCs/>
        </w:rPr>
        <w:t xml:space="preserve">Review of Science, </w:t>
      </w:r>
      <w:proofErr w:type="gramStart"/>
      <w:r w:rsidRPr="00F4539C">
        <w:rPr>
          <w:i/>
          <w:iCs/>
        </w:rPr>
        <w:t>Mathematics</w:t>
      </w:r>
      <w:proofErr w:type="gramEnd"/>
      <w:r w:rsidRPr="00F4539C">
        <w:rPr>
          <w:i/>
          <w:iCs/>
        </w:rPr>
        <w:t xml:space="preserve"> and ICT Education, 13</w:t>
      </w:r>
      <w:r w:rsidRPr="00F4539C">
        <w:t>(1), 111–124.</w:t>
      </w:r>
      <w:r>
        <w:t xml:space="preserve"> </w:t>
      </w:r>
      <w:hyperlink r:id="rId30" w:history="1">
        <w:r w:rsidRPr="0049208A">
          <w:rPr>
            <w:rStyle w:val="Hyperlink"/>
          </w:rPr>
          <w:t>https://doi.org/10.26220/rev.3122</w:t>
        </w:r>
      </w:hyperlink>
      <w:r>
        <w:t xml:space="preserve"> </w:t>
      </w:r>
    </w:p>
    <w:p w14:paraId="763DD810" w14:textId="77777777" w:rsidR="00CB2ECE" w:rsidRDefault="00CB2ECE" w:rsidP="00CB2ECE">
      <w:pPr>
        <w:pStyle w:val="NormalWeb"/>
        <w:spacing w:before="200" w:beforeAutospacing="0" w:after="0" w:afterAutospacing="0"/>
        <w:ind w:left="360" w:hanging="360"/>
      </w:pPr>
      <w:r w:rsidRPr="006D1DBA">
        <w:t xml:space="preserve">McCormick, K. I., &amp; Hall, J. A. (2022). Computational thinking learning experiences, outcomes, and research in preschool settings: A scoping review of literature. </w:t>
      </w:r>
      <w:r w:rsidRPr="006D1DBA">
        <w:rPr>
          <w:i/>
          <w:iCs/>
        </w:rPr>
        <w:t>Education and Information Technologies, 27</w:t>
      </w:r>
      <w:r w:rsidRPr="006D1DBA">
        <w:t xml:space="preserve">, 3777–3812. </w:t>
      </w:r>
      <w:hyperlink r:id="rId31" w:history="1">
        <w:r w:rsidRPr="001C05C1">
          <w:rPr>
            <w:rStyle w:val="Hyperlink"/>
          </w:rPr>
          <w:t>https://doi.org/10.1007/s10639-021-10765-z</w:t>
        </w:r>
      </w:hyperlink>
    </w:p>
    <w:p w14:paraId="3D96DA6B" w14:textId="77777777" w:rsidR="00CB2ECE" w:rsidRDefault="00CB2ECE" w:rsidP="00CB2ECE">
      <w:pPr>
        <w:pStyle w:val="NormalWeb"/>
        <w:spacing w:before="200" w:beforeAutospacing="0" w:after="0" w:afterAutospacing="0"/>
        <w:ind w:left="360" w:hanging="360"/>
      </w:pPr>
      <w:r>
        <w:rPr>
          <w:color w:val="000000"/>
          <w:szCs w:val="20"/>
        </w:rPr>
        <w:t xml:space="preserve">New York State Education Department. (n.d.). </w:t>
      </w:r>
      <w:r w:rsidRPr="00E828D1">
        <w:rPr>
          <w:i/>
          <w:iCs/>
          <w:color w:val="000000"/>
          <w:szCs w:val="20"/>
        </w:rPr>
        <w:t>New York State computer science and digital fluency learning standards: Grades K-1</w:t>
      </w:r>
      <w:r>
        <w:rPr>
          <w:color w:val="000000"/>
          <w:szCs w:val="20"/>
        </w:rPr>
        <w:t xml:space="preserve">. New York. Retrieved on November 21, 2022, from </w:t>
      </w:r>
      <w:hyperlink r:id="rId32" w:history="1">
        <w:r w:rsidRPr="002B45A5">
          <w:rPr>
            <w:rStyle w:val="Hyperlink"/>
            <w:szCs w:val="20"/>
          </w:rPr>
          <w:t>http://www.nysed.gov/common/nysed/files/programs/curriculum-instruction/computer-science-digital-fluency-standards-k-1.pdf</w:t>
        </w:r>
      </w:hyperlink>
      <w:r>
        <w:rPr>
          <w:color w:val="000000"/>
          <w:szCs w:val="20"/>
        </w:rPr>
        <w:t> </w:t>
      </w:r>
    </w:p>
    <w:p w14:paraId="5F461768" w14:textId="77777777" w:rsidR="00CB2ECE" w:rsidRDefault="00CB2ECE" w:rsidP="00CB2ECE">
      <w:pPr>
        <w:pStyle w:val="NormalWeb"/>
        <w:spacing w:before="200" w:beforeAutospacing="0" w:after="0" w:afterAutospacing="0"/>
        <w:ind w:left="360" w:hanging="360"/>
        <w:rPr>
          <w:color w:val="000000"/>
          <w:szCs w:val="20"/>
        </w:rPr>
      </w:pPr>
      <w:r>
        <w:rPr>
          <w:color w:val="000000"/>
          <w:szCs w:val="20"/>
        </w:rPr>
        <w:t xml:space="preserve">New York State Education Department. (2018, October 11). </w:t>
      </w:r>
      <w:r>
        <w:rPr>
          <w:i/>
          <w:iCs/>
          <w:color w:val="000000"/>
          <w:szCs w:val="20"/>
        </w:rPr>
        <w:t xml:space="preserve">Enrollment Data Archive. </w:t>
      </w:r>
      <w:hyperlink r:id="rId33" w:history="1">
        <w:r w:rsidRPr="0049208A">
          <w:rPr>
            <w:rStyle w:val="Hyperlink"/>
            <w:szCs w:val="20"/>
          </w:rPr>
          <w:t>http://www.p12.nysed.gov/irs/statistics/enroll-n-staff/ArchiveEnrollmentData.html</w:t>
        </w:r>
      </w:hyperlink>
      <w:r>
        <w:rPr>
          <w:color w:val="000000"/>
          <w:szCs w:val="20"/>
        </w:rPr>
        <w:t xml:space="preserve"> </w:t>
      </w:r>
    </w:p>
    <w:p w14:paraId="1EFCD723" w14:textId="77777777" w:rsidR="00CB2ECE" w:rsidRDefault="00CB2ECE" w:rsidP="00CB2ECE">
      <w:pPr>
        <w:pStyle w:val="NormalWeb"/>
        <w:spacing w:before="200" w:beforeAutospacing="0" w:after="0" w:afterAutospacing="0"/>
        <w:ind w:left="360" w:hanging="360"/>
      </w:pPr>
      <w:proofErr w:type="spellStart"/>
      <w:r w:rsidRPr="00E77FAA">
        <w:t>Palmér</w:t>
      </w:r>
      <w:proofErr w:type="spellEnd"/>
      <w:r w:rsidRPr="00E77FAA">
        <w:t xml:space="preserve">, H. (2017). Programming in </w:t>
      </w:r>
      <w:r>
        <w:t>p</w:t>
      </w:r>
      <w:r w:rsidRPr="00E77FAA">
        <w:t xml:space="preserve">reschool--With a </w:t>
      </w:r>
      <w:r>
        <w:t>f</w:t>
      </w:r>
      <w:r w:rsidRPr="00E77FAA">
        <w:t xml:space="preserve">ocus on </w:t>
      </w:r>
      <w:r>
        <w:t>l</w:t>
      </w:r>
      <w:r w:rsidRPr="00E77FAA">
        <w:t xml:space="preserve">earning </w:t>
      </w:r>
      <w:r>
        <w:t>m</w:t>
      </w:r>
      <w:r w:rsidRPr="00E77FAA">
        <w:t>athematics.</w:t>
      </w:r>
      <w:r w:rsidRPr="00E77FAA">
        <w:rPr>
          <w:i/>
          <w:iCs/>
        </w:rPr>
        <w:t xml:space="preserve"> International Research in Early Childhood Education, 8</w:t>
      </w:r>
      <w:r w:rsidRPr="00E77FAA">
        <w:t>(1), 75-87.</w:t>
      </w:r>
    </w:p>
    <w:p w14:paraId="64D611D6" w14:textId="3251B9DE" w:rsidR="00CB2ECE" w:rsidRDefault="00CB2ECE" w:rsidP="00CB2ECE">
      <w:pPr>
        <w:pStyle w:val="NormalWeb"/>
        <w:spacing w:before="200" w:beforeAutospacing="0" w:after="0" w:afterAutospacing="0"/>
        <w:ind w:left="360" w:hanging="360"/>
      </w:pPr>
      <w:r>
        <w:t>TTS</w:t>
      </w:r>
      <w:r w:rsidRPr="00E069B4">
        <w:t xml:space="preserve"> International Group. (n.d.). </w:t>
      </w:r>
      <w:r>
        <w:rPr>
          <w:i/>
          <w:iCs/>
        </w:rPr>
        <w:t>Bee-Bot</w:t>
      </w:r>
      <w:r w:rsidRPr="00E069B4">
        <w:rPr>
          <w:i/>
          <w:iCs/>
        </w:rPr>
        <w:t xml:space="preserve"> rechargeable, child friendly, programmable floo</w:t>
      </w:r>
      <w:r>
        <w:rPr>
          <w:i/>
          <w:iCs/>
        </w:rPr>
        <w:t>r</w:t>
      </w:r>
      <w:r w:rsidRPr="00E069B4">
        <w:rPr>
          <w:i/>
          <w:iCs/>
        </w:rPr>
        <w:t xml:space="preserve"> robot: User </w:t>
      </w:r>
      <w:r w:rsidRPr="00E069B4">
        <w:rPr>
          <w:i/>
          <w:iCs/>
        </w:rPr>
        <w:lastRenderedPageBreak/>
        <w:t>guide</w:t>
      </w:r>
      <w:r w:rsidRPr="00E069B4">
        <w:t xml:space="preserve"> (pp. 1–9). TTS International Group. </w:t>
      </w:r>
      <w:r>
        <w:t xml:space="preserve">Retrieved on November 21, 2022, from </w:t>
      </w:r>
      <w:hyperlink r:id="rId34" w:history="1">
        <w:r w:rsidR="00B5372E" w:rsidRPr="00B12F05">
          <w:rPr>
            <w:rStyle w:val="Hyperlink"/>
          </w:rPr>
          <w:t>https://www.tts-international.com/on/ demandware.static/-/Sites-TTSGroupE-commerceMaster/default/dw5149c496/images/document/IT10077%20Bee-Bot%20Manual.pdf</w:t>
        </w:r>
      </w:hyperlink>
      <w:r>
        <w:t xml:space="preserve"> </w:t>
      </w:r>
    </w:p>
    <w:p w14:paraId="4C091263" w14:textId="5D41F215" w:rsidR="00907922" w:rsidRDefault="00CB2ECE" w:rsidP="00B5372E">
      <w:pPr>
        <w:pStyle w:val="NormalWeb"/>
        <w:spacing w:before="200" w:beforeAutospacing="0" w:after="0" w:afterAutospacing="0"/>
        <w:ind w:left="360" w:hanging="360"/>
        <w:rPr>
          <w:color w:val="000000"/>
          <w:szCs w:val="20"/>
        </w:rPr>
      </w:pPr>
      <w:r>
        <w:rPr>
          <w:color w:val="000000"/>
          <w:szCs w:val="20"/>
        </w:rPr>
        <w:t xml:space="preserve">Williams, H. (2017). </w:t>
      </w:r>
      <w:r>
        <w:rPr>
          <w:i/>
          <w:iCs/>
          <w:color w:val="000000"/>
          <w:szCs w:val="20"/>
        </w:rPr>
        <w:t>No fear coding: Computational thinking across the k-5 curriculum</w:t>
      </w:r>
      <w:r>
        <w:rPr>
          <w:color w:val="000000"/>
          <w:szCs w:val="20"/>
        </w:rPr>
        <w:t>. International Society for Technology in Education.</w:t>
      </w:r>
    </w:p>
    <w:p w14:paraId="0B3EBA92" w14:textId="77777777" w:rsidR="00CB2ECE" w:rsidRDefault="00CB2ECE" w:rsidP="00CB2ECE">
      <w:pPr>
        <w:pStyle w:val="Heading2"/>
      </w:pPr>
      <w:r>
        <w:t>About the Authors</w:t>
      </w:r>
    </w:p>
    <w:p w14:paraId="00883222" w14:textId="77777777" w:rsidR="00CB2ECE" w:rsidRDefault="00CB2ECE" w:rsidP="00CB2ECE">
      <w:pPr>
        <w:autoSpaceDE w:val="0"/>
        <w:autoSpaceDN w:val="0"/>
        <w:adjustRightInd w:val="0"/>
        <w:spacing w:before="0"/>
        <w:rPr>
          <w:rFonts w:ascii="Roboto-Bold" w:hAnsi="Roboto-Bold" w:cs="Roboto-Bold"/>
          <w:b/>
          <w:bCs/>
          <w:color w:val="000000"/>
          <w:szCs w:val="20"/>
        </w:rPr>
      </w:pPr>
    </w:p>
    <w:p w14:paraId="7799BFEE" w14:textId="03F7F395" w:rsidR="007E1F6E" w:rsidRDefault="00CB2ECE" w:rsidP="00CB2ECE">
      <w:pPr>
        <w:pStyle w:val="NormalWeb"/>
        <w:spacing w:before="0" w:beforeAutospacing="0" w:after="0" w:afterAutospacing="0"/>
        <w:textAlignment w:val="baseline"/>
        <w:rPr>
          <w:color w:val="000000"/>
          <w:szCs w:val="20"/>
        </w:rPr>
      </w:pPr>
      <w:proofErr w:type="spellStart"/>
      <w:r w:rsidRPr="001514BF">
        <w:rPr>
          <w:b/>
          <w:bCs/>
        </w:rPr>
        <w:t>Muteb</w:t>
      </w:r>
      <w:proofErr w:type="spellEnd"/>
      <w:r w:rsidRPr="001514BF">
        <w:rPr>
          <w:b/>
          <w:bCs/>
        </w:rPr>
        <w:t xml:space="preserve"> M. </w:t>
      </w:r>
      <w:proofErr w:type="spellStart"/>
      <w:r w:rsidRPr="001514BF">
        <w:rPr>
          <w:b/>
          <w:bCs/>
        </w:rPr>
        <w:t>Alqahtani</w:t>
      </w:r>
      <w:proofErr w:type="spellEnd"/>
      <w:r>
        <w:t xml:space="preserve"> was an Associate Professor of Mathematics Education in the Childhood/Early</w:t>
      </w:r>
    </w:p>
    <w:p w14:paraId="7E5F8523" w14:textId="77777777" w:rsidR="00CB2ECE" w:rsidRDefault="00CB2ECE" w:rsidP="00CB2ECE">
      <w:pPr>
        <w:autoSpaceDE w:val="0"/>
        <w:autoSpaceDN w:val="0"/>
        <w:adjustRightInd w:val="0"/>
        <w:spacing w:before="0"/>
      </w:pPr>
      <w:r>
        <w:t>Childhood Education Department at the State University of New York, College at Cortland. His research interests included technology integration in mathematics classroom and the teaching and learning of fractions in early grades.</w:t>
      </w:r>
    </w:p>
    <w:p w14:paraId="31839B02" w14:textId="77777777" w:rsidR="00CB2ECE" w:rsidRDefault="00CB2ECE" w:rsidP="00CB2ECE">
      <w:pPr>
        <w:autoSpaceDE w:val="0"/>
        <w:autoSpaceDN w:val="0"/>
        <w:adjustRightInd w:val="0"/>
        <w:spacing w:before="0"/>
      </w:pPr>
    </w:p>
    <w:p w14:paraId="20DE68FB" w14:textId="77777777" w:rsidR="00CB2ECE" w:rsidRDefault="00CB2ECE" w:rsidP="00CB2ECE">
      <w:pPr>
        <w:autoSpaceDE w:val="0"/>
        <w:autoSpaceDN w:val="0"/>
        <w:adjustRightInd w:val="0"/>
        <w:spacing w:before="0"/>
        <w:rPr>
          <w:rFonts w:ascii="Roboto-Regular" w:hAnsi="Roboto-Regular" w:cs="Roboto-Regular"/>
          <w:color w:val="000000"/>
          <w:szCs w:val="20"/>
        </w:rPr>
      </w:pPr>
      <w:r>
        <w:rPr>
          <w:rFonts w:ascii="Roboto-Bold" w:hAnsi="Roboto-Bold" w:cs="Roboto-Bold"/>
          <w:b/>
          <w:bCs/>
          <w:color w:val="000000"/>
          <w:szCs w:val="20"/>
        </w:rPr>
        <w:t xml:space="preserve">Jacob A. Hall </w:t>
      </w:r>
      <w:r>
        <w:rPr>
          <w:rFonts w:ascii="Roboto-Regular" w:hAnsi="Roboto-Regular" w:cs="Roboto-Regular"/>
          <w:color w:val="000000"/>
          <w:szCs w:val="20"/>
        </w:rPr>
        <w:t>is an Associate Professor of</w:t>
      </w:r>
    </w:p>
    <w:p w14:paraId="0F6E2314" w14:textId="77777777" w:rsidR="00CB2ECE" w:rsidRDefault="00CB2ECE" w:rsidP="00CB2ECE">
      <w:pPr>
        <w:autoSpaceDE w:val="0"/>
        <w:autoSpaceDN w:val="0"/>
        <w:adjustRightInd w:val="0"/>
        <w:spacing w:before="0"/>
        <w:rPr>
          <w:rFonts w:ascii="Roboto-Regular" w:hAnsi="Roboto-Regular" w:cs="Roboto-Regular"/>
          <w:color w:val="000000"/>
          <w:szCs w:val="20"/>
        </w:rPr>
      </w:pPr>
      <w:r>
        <w:rPr>
          <w:rFonts w:ascii="Roboto-Regular" w:hAnsi="Roboto-Regular" w:cs="Roboto-Regular"/>
          <w:color w:val="000000"/>
          <w:szCs w:val="20"/>
        </w:rPr>
        <w:t>Educational Technology in the Childhood/Early</w:t>
      </w:r>
    </w:p>
    <w:p w14:paraId="0F446B18" w14:textId="77777777" w:rsidR="00CB2ECE" w:rsidRDefault="00CB2ECE" w:rsidP="00CB2ECE">
      <w:pPr>
        <w:autoSpaceDE w:val="0"/>
        <w:autoSpaceDN w:val="0"/>
        <w:adjustRightInd w:val="0"/>
        <w:spacing w:before="0"/>
        <w:rPr>
          <w:rFonts w:ascii="Roboto-Regular" w:hAnsi="Roboto-Regular" w:cs="Roboto-Regular"/>
          <w:color w:val="000000"/>
          <w:szCs w:val="20"/>
        </w:rPr>
      </w:pPr>
      <w:r>
        <w:rPr>
          <w:rFonts w:ascii="Roboto-Regular" w:hAnsi="Roboto-Regular" w:cs="Roboto-Regular"/>
          <w:color w:val="000000"/>
          <w:szCs w:val="20"/>
        </w:rPr>
        <w:t xml:space="preserve">Childhood Education Department at SUNY Cortland. His research interests include the preparation of teachers for blended learning environments, the integration of robotics with young children, and the development of pre-service teachers’ computational thinking. He can be contacted about this lesson plan at </w:t>
      </w:r>
      <w:hyperlink r:id="rId35" w:history="1">
        <w:r w:rsidRPr="001C05C1">
          <w:rPr>
            <w:rStyle w:val="Hyperlink"/>
            <w:rFonts w:ascii="Roboto-Regular" w:hAnsi="Roboto-Regular" w:cs="Roboto-Regular"/>
            <w:szCs w:val="20"/>
          </w:rPr>
          <w:t>jacob.hall@cortland.edu</w:t>
        </w:r>
      </w:hyperlink>
      <w:r>
        <w:rPr>
          <w:rFonts w:ascii="Roboto-Regular" w:hAnsi="Roboto-Regular" w:cs="Roboto-Regular"/>
          <w:color w:val="000000"/>
          <w:szCs w:val="20"/>
        </w:rPr>
        <w:t>.</w:t>
      </w:r>
    </w:p>
    <w:p w14:paraId="2017A117" w14:textId="458BB424" w:rsidR="007E1F6E" w:rsidRDefault="007E1F6E" w:rsidP="007E1F6E">
      <w:pPr>
        <w:pStyle w:val="NormalWeb"/>
        <w:spacing w:before="0" w:beforeAutospacing="0" w:after="0" w:afterAutospacing="0"/>
        <w:textAlignment w:val="baseline"/>
        <w:rPr>
          <w:color w:val="000000"/>
          <w:szCs w:val="20"/>
        </w:rPr>
      </w:pPr>
    </w:p>
    <w:p w14:paraId="1B8A992E" w14:textId="2F2333DB" w:rsidR="007E1F6E" w:rsidRDefault="007E1F6E" w:rsidP="007E1F6E">
      <w:pPr>
        <w:pStyle w:val="NormalWeb"/>
        <w:spacing w:before="0" w:beforeAutospacing="0" w:after="0" w:afterAutospacing="0"/>
        <w:textAlignment w:val="baseline"/>
        <w:rPr>
          <w:color w:val="000000"/>
          <w:szCs w:val="20"/>
        </w:rPr>
      </w:pPr>
    </w:p>
    <w:p w14:paraId="74893099" w14:textId="4E1A47D4" w:rsidR="007E1F6E" w:rsidRDefault="007E1F6E" w:rsidP="007E1F6E">
      <w:pPr>
        <w:pStyle w:val="NormalWeb"/>
        <w:spacing w:before="0" w:beforeAutospacing="0" w:after="0" w:afterAutospacing="0"/>
        <w:textAlignment w:val="baseline"/>
        <w:rPr>
          <w:color w:val="000000"/>
          <w:szCs w:val="20"/>
        </w:rPr>
      </w:pPr>
    </w:p>
    <w:p w14:paraId="61427FBB" w14:textId="4F2B2277" w:rsidR="007E1F6E" w:rsidRDefault="007E1F6E" w:rsidP="007E1F6E">
      <w:pPr>
        <w:pStyle w:val="NormalWeb"/>
        <w:spacing w:before="0" w:beforeAutospacing="0" w:after="0" w:afterAutospacing="0"/>
        <w:textAlignment w:val="baseline"/>
        <w:rPr>
          <w:color w:val="000000"/>
          <w:szCs w:val="20"/>
        </w:rPr>
      </w:pPr>
    </w:p>
    <w:p w14:paraId="44D620E6" w14:textId="65B8E015" w:rsidR="007E1F6E" w:rsidRDefault="007E1F6E" w:rsidP="007E1F6E">
      <w:pPr>
        <w:pStyle w:val="NormalWeb"/>
        <w:spacing w:before="0" w:beforeAutospacing="0" w:after="0" w:afterAutospacing="0"/>
        <w:textAlignment w:val="baseline"/>
        <w:rPr>
          <w:color w:val="000000"/>
          <w:szCs w:val="20"/>
        </w:rPr>
      </w:pPr>
    </w:p>
    <w:p w14:paraId="00797F3E" w14:textId="5013196E" w:rsidR="007E1F6E" w:rsidRDefault="007E1F6E" w:rsidP="007E1F6E">
      <w:pPr>
        <w:pStyle w:val="NormalWeb"/>
        <w:spacing w:before="0" w:beforeAutospacing="0" w:after="0" w:afterAutospacing="0"/>
        <w:textAlignment w:val="baseline"/>
        <w:rPr>
          <w:color w:val="000000"/>
          <w:szCs w:val="20"/>
        </w:rPr>
      </w:pPr>
    </w:p>
    <w:p w14:paraId="07C37BBD" w14:textId="716EBA61" w:rsidR="007E1F6E" w:rsidRDefault="007E1F6E" w:rsidP="007E1F6E">
      <w:pPr>
        <w:pStyle w:val="NormalWeb"/>
        <w:spacing w:before="0" w:beforeAutospacing="0" w:after="0" w:afterAutospacing="0"/>
        <w:textAlignment w:val="baseline"/>
        <w:rPr>
          <w:color w:val="000000"/>
          <w:szCs w:val="20"/>
        </w:rPr>
      </w:pPr>
    </w:p>
    <w:p w14:paraId="3FF10856" w14:textId="1CD990B4" w:rsidR="007E1F6E" w:rsidRDefault="007E1F6E" w:rsidP="007E1F6E">
      <w:pPr>
        <w:pStyle w:val="NormalWeb"/>
        <w:spacing w:before="0" w:beforeAutospacing="0" w:after="0" w:afterAutospacing="0"/>
        <w:textAlignment w:val="baseline"/>
        <w:rPr>
          <w:color w:val="000000"/>
          <w:szCs w:val="20"/>
        </w:rPr>
      </w:pPr>
    </w:p>
    <w:p w14:paraId="61910B7A" w14:textId="1472291B" w:rsidR="007E1F6E" w:rsidRDefault="007E1F6E" w:rsidP="007E1F6E">
      <w:pPr>
        <w:pStyle w:val="NormalWeb"/>
        <w:spacing w:before="0" w:beforeAutospacing="0" w:after="0" w:afterAutospacing="0"/>
        <w:textAlignment w:val="baseline"/>
        <w:rPr>
          <w:color w:val="000000"/>
          <w:szCs w:val="20"/>
        </w:rPr>
      </w:pPr>
    </w:p>
    <w:p w14:paraId="7A9FA5DB" w14:textId="59AAB379" w:rsidR="007E1F6E" w:rsidRDefault="007E1F6E" w:rsidP="007E1F6E">
      <w:pPr>
        <w:pStyle w:val="NormalWeb"/>
        <w:spacing w:before="0" w:beforeAutospacing="0" w:after="0" w:afterAutospacing="0"/>
        <w:textAlignment w:val="baseline"/>
        <w:rPr>
          <w:color w:val="000000"/>
          <w:szCs w:val="20"/>
        </w:rPr>
      </w:pPr>
    </w:p>
    <w:p w14:paraId="04B41EF9" w14:textId="0D14ED28" w:rsidR="007E1F6E" w:rsidRDefault="007E1F6E" w:rsidP="007E1F6E">
      <w:pPr>
        <w:pStyle w:val="NormalWeb"/>
        <w:spacing w:before="0" w:beforeAutospacing="0" w:after="0" w:afterAutospacing="0"/>
        <w:textAlignment w:val="baseline"/>
        <w:rPr>
          <w:color w:val="000000"/>
          <w:szCs w:val="20"/>
        </w:rPr>
      </w:pPr>
    </w:p>
    <w:p w14:paraId="76DAE1EF" w14:textId="461A75D3" w:rsidR="007E1F6E" w:rsidRDefault="007E1F6E" w:rsidP="007E1F6E">
      <w:pPr>
        <w:pStyle w:val="NormalWeb"/>
        <w:spacing w:before="0" w:beforeAutospacing="0" w:after="0" w:afterAutospacing="0"/>
        <w:textAlignment w:val="baseline"/>
        <w:rPr>
          <w:color w:val="000000"/>
          <w:szCs w:val="20"/>
        </w:rPr>
      </w:pPr>
    </w:p>
    <w:p w14:paraId="0026FDFE" w14:textId="72EAA0AF" w:rsidR="007E1F6E" w:rsidRDefault="007E1F6E" w:rsidP="007E1F6E">
      <w:pPr>
        <w:pStyle w:val="NormalWeb"/>
        <w:spacing w:before="0" w:beforeAutospacing="0" w:after="0" w:afterAutospacing="0"/>
        <w:textAlignment w:val="baseline"/>
        <w:rPr>
          <w:color w:val="000000"/>
          <w:szCs w:val="20"/>
        </w:rPr>
      </w:pPr>
    </w:p>
    <w:p w14:paraId="2E23483F" w14:textId="1A9765B1" w:rsidR="007E1F6E" w:rsidRDefault="007E1F6E" w:rsidP="007E1F6E">
      <w:pPr>
        <w:pStyle w:val="NormalWeb"/>
        <w:spacing w:before="0" w:beforeAutospacing="0" w:after="0" w:afterAutospacing="0"/>
        <w:textAlignment w:val="baseline"/>
        <w:rPr>
          <w:color w:val="000000"/>
          <w:szCs w:val="20"/>
        </w:rPr>
      </w:pPr>
    </w:p>
    <w:p w14:paraId="3D24F1BF" w14:textId="4D5AF9F0" w:rsidR="007E1F6E" w:rsidRDefault="007E1F6E" w:rsidP="007E1F6E">
      <w:pPr>
        <w:pStyle w:val="NormalWeb"/>
        <w:spacing w:before="0" w:beforeAutospacing="0" w:after="0" w:afterAutospacing="0"/>
        <w:textAlignment w:val="baseline"/>
        <w:rPr>
          <w:color w:val="000000"/>
          <w:szCs w:val="20"/>
        </w:rPr>
      </w:pPr>
    </w:p>
    <w:p w14:paraId="363345F4" w14:textId="680F6C58" w:rsidR="007E1F6E" w:rsidRDefault="007E1F6E" w:rsidP="007E1F6E">
      <w:pPr>
        <w:pStyle w:val="NormalWeb"/>
        <w:spacing w:before="0" w:beforeAutospacing="0" w:after="0" w:afterAutospacing="0"/>
        <w:textAlignment w:val="baseline"/>
        <w:rPr>
          <w:color w:val="000000"/>
          <w:szCs w:val="20"/>
        </w:rPr>
      </w:pPr>
    </w:p>
    <w:p w14:paraId="32BC497B" w14:textId="7C5BC188" w:rsidR="007E1F6E" w:rsidRDefault="007E1F6E" w:rsidP="007E1F6E">
      <w:pPr>
        <w:pStyle w:val="NormalWeb"/>
        <w:spacing w:before="0" w:beforeAutospacing="0" w:after="0" w:afterAutospacing="0"/>
        <w:textAlignment w:val="baseline"/>
        <w:rPr>
          <w:color w:val="000000"/>
          <w:szCs w:val="20"/>
        </w:rPr>
      </w:pPr>
    </w:p>
    <w:p w14:paraId="671C740B" w14:textId="499CAABA" w:rsidR="007E1F6E" w:rsidRDefault="007E1F6E" w:rsidP="007E1F6E">
      <w:pPr>
        <w:pStyle w:val="NormalWeb"/>
        <w:spacing w:before="0" w:beforeAutospacing="0" w:after="0" w:afterAutospacing="0"/>
        <w:textAlignment w:val="baseline"/>
        <w:rPr>
          <w:color w:val="000000"/>
          <w:szCs w:val="20"/>
        </w:rPr>
      </w:pPr>
    </w:p>
    <w:p w14:paraId="1A4E8E85" w14:textId="52BE3BD6" w:rsidR="007E1F6E" w:rsidRDefault="007E1F6E" w:rsidP="007E1F6E">
      <w:pPr>
        <w:pStyle w:val="NormalWeb"/>
        <w:spacing w:before="0" w:beforeAutospacing="0" w:after="0" w:afterAutospacing="0"/>
        <w:textAlignment w:val="baseline"/>
        <w:rPr>
          <w:color w:val="000000"/>
          <w:szCs w:val="20"/>
        </w:rPr>
      </w:pPr>
    </w:p>
    <w:p w14:paraId="670A716F" w14:textId="16AE905C" w:rsidR="007E1F6E" w:rsidRDefault="007E1F6E" w:rsidP="007E1F6E">
      <w:pPr>
        <w:pStyle w:val="NormalWeb"/>
        <w:spacing w:before="0" w:beforeAutospacing="0" w:after="0" w:afterAutospacing="0"/>
        <w:textAlignment w:val="baseline"/>
        <w:rPr>
          <w:color w:val="000000"/>
          <w:szCs w:val="20"/>
        </w:rPr>
      </w:pPr>
    </w:p>
    <w:p w14:paraId="41E4D584" w14:textId="02DFF65C" w:rsidR="007E1F6E" w:rsidRDefault="007E1F6E" w:rsidP="007E1F6E">
      <w:pPr>
        <w:pStyle w:val="NormalWeb"/>
        <w:spacing w:before="0" w:beforeAutospacing="0" w:after="0" w:afterAutospacing="0"/>
        <w:textAlignment w:val="baseline"/>
        <w:rPr>
          <w:color w:val="000000"/>
          <w:szCs w:val="20"/>
        </w:rPr>
      </w:pPr>
    </w:p>
    <w:p w14:paraId="64FACCE2" w14:textId="0492F36B" w:rsidR="007E1F6E" w:rsidRDefault="007E1F6E" w:rsidP="007E1F6E">
      <w:pPr>
        <w:pStyle w:val="NormalWeb"/>
        <w:spacing w:before="0" w:beforeAutospacing="0" w:after="0" w:afterAutospacing="0"/>
        <w:textAlignment w:val="baseline"/>
        <w:rPr>
          <w:color w:val="000000"/>
          <w:szCs w:val="20"/>
        </w:rPr>
      </w:pPr>
    </w:p>
    <w:p w14:paraId="1490F6E9" w14:textId="185D147A" w:rsidR="007E1F6E" w:rsidRDefault="007E1F6E" w:rsidP="007E1F6E">
      <w:pPr>
        <w:pStyle w:val="NormalWeb"/>
        <w:spacing w:before="0" w:beforeAutospacing="0" w:after="0" w:afterAutospacing="0"/>
        <w:textAlignment w:val="baseline"/>
        <w:rPr>
          <w:color w:val="000000"/>
          <w:szCs w:val="20"/>
        </w:rPr>
      </w:pPr>
    </w:p>
    <w:p w14:paraId="45E738E7" w14:textId="527ED2AE" w:rsidR="007E1F6E" w:rsidRDefault="007E1F6E" w:rsidP="007E1F6E">
      <w:pPr>
        <w:pStyle w:val="NormalWeb"/>
        <w:spacing w:before="0" w:beforeAutospacing="0" w:after="0" w:afterAutospacing="0"/>
        <w:textAlignment w:val="baseline"/>
        <w:rPr>
          <w:color w:val="000000"/>
          <w:szCs w:val="20"/>
        </w:rPr>
      </w:pPr>
    </w:p>
    <w:p w14:paraId="6665321A" w14:textId="534007EE" w:rsidR="007E1F6E" w:rsidRDefault="007E1F6E" w:rsidP="007E1F6E">
      <w:pPr>
        <w:pStyle w:val="NormalWeb"/>
        <w:spacing w:before="0" w:beforeAutospacing="0" w:after="0" w:afterAutospacing="0"/>
        <w:textAlignment w:val="baseline"/>
        <w:rPr>
          <w:color w:val="000000"/>
          <w:szCs w:val="20"/>
        </w:rPr>
      </w:pPr>
    </w:p>
    <w:p w14:paraId="5A7D124C" w14:textId="77777777" w:rsidR="007E1F6E" w:rsidRPr="00DD5861" w:rsidRDefault="007E1F6E" w:rsidP="007E1F6E">
      <w:pPr>
        <w:pStyle w:val="NormalWeb"/>
        <w:spacing w:before="0" w:beforeAutospacing="0" w:after="0" w:afterAutospacing="0"/>
        <w:textAlignment w:val="baseline"/>
        <w:rPr>
          <w:color w:val="000000"/>
          <w:szCs w:val="20"/>
        </w:rPr>
      </w:pPr>
    </w:p>
    <w:p w14:paraId="69E9B988" w14:textId="77777777" w:rsidR="00A74F71" w:rsidRPr="00D45203" w:rsidRDefault="00A74F71" w:rsidP="00600832">
      <w:pPr>
        <w:pStyle w:val="NormalWeb"/>
        <w:spacing w:before="0" w:beforeAutospacing="0" w:after="0" w:afterAutospacing="0"/>
        <w:ind w:left="360" w:hanging="360"/>
      </w:pPr>
    </w:p>
    <w:p w14:paraId="06022480" w14:textId="10CF0433" w:rsidR="003B1298" w:rsidRPr="003B1298" w:rsidRDefault="003B1298" w:rsidP="00600832"/>
    <w:sectPr w:rsidR="003B1298" w:rsidRPr="003B1298" w:rsidSect="00731B6B">
      <w:type w:val="continuous"/>
      <w:pgSz w:w="12240" w:h="15840"/>
      <w:pgMar w:top="1800" w:right="1008" w:bottom="1109" w:left="1440" w:header="576" w:footer="360"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281DA" w14:textId="77777777" w:rsidR="00360875" w:rsidRDefault="00360875" w:rsidP="00597071">
      <w:r>
        <w:separator/>
      </w:r>
    </w:p>
  </w:endnote>
  <w:endnote w:type="continuationSeparator" w:id="0">
    <w:p w14:paraId="5348D255" w14:textId="77777777" w:rsidR="00360875" w:rsidRDefault="00360875" w:rsidP="00597071">
      <w:r>
        <w:continuationSeparator/>
      </w:r>
    </w:p>
  </w:endnote>
  <w:endnote w:type="continuationNotice" w:id="1">
    <w:p w14:paraId="18EB369C" w14:textId="77777777" w:rsidR="00360875" w:rsidRDefault="00360875" w:rsidP="005970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Aharoni">
    <w:altName w:val="Aharoni"/>
    <w:charset w:val="B1"/>
    <w:family w:val="auto"/>
    <w:pitch w:val="variable"/>
    <w:sig w:usb0="00000803" w:usb1="00000000" w:usb2="00000000" w:usb3="00000000" w:csb0="00000021" w:csb1="00000000"/>
  </w:font>
  <w:font w:name="Abadi">
    <w:charset w:val="00"/>
    <w:family w:val="swiss"/>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Noto Sans Symbols">
    <w:altName w:val="Cambria"/>
    <w:charset w:val="00"/>
    <w:family w:val="auto"/>
    <w:pitch w:val="default"/>
  </w:font>
  <w:font w:name="Roboto-Bold">
    <w:altName w:val="Arial"/>
    <w:panose1 w:val="00000000000000000000"/>
    <w:charset w:val="00"/>
    <w:family w:val="swiss"/>
    <w:notTrueType/>
    <w:pitch w:val="default"/>
    <w:sig w:usb0="00000003" w:usb1="00000000" w:usb2="00000000" w:usb3="00000000" w:csb0="00000001" w:csb1="00000000"/>
  </w:font>
  <w:font w:name="Robo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5217321"/>
      <w:docPartObj>
        <w:docPartGallery w:val="Page Numbers (Bottom of Page)"/>
        <w:docPartUnique/>
      </w:docPartObj>
    </w:sdtPr>
    <w:sdtContent>
      <w:p w14:paraId="220F507B" w14:textId="535E3FB7" w:rsidR="00FA7121" w:rsidRDefault="00FA7121" w:rsidP="00760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9519B3" w14:textId="77777777" w:rsidR="00FA7121" w:rsidRDefault="00FA7121" w:rsidP="00FA71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246196077"/>
      <w:docPartObj>
        <w:docPartGallery w:val="Page Numbers (Bottom of Page)"/>
        <w:docPartUnique/>
      </w:docPartObj>
    </w:sdtPr>
    <w:sdtContent>
      <w:p w14:paraId="37A070E5" w14:textId="7F693D72" w:rsidR="00FA7121" w:rsidRPr="00FA7121" w:rsidRDefault="00FA7121" w:rsidP="00760834">
        <w:pPr>
          <w:pStyle w:val="Footer"/>
          <w:framePr w:wrap="none" w:vAnchor="text" w:hAnchor="margin" w:xAlign="right" w:y="1"/>
          <w:rPr>
            <w:rStyle w:val="PageNumber"/>
            <w:color w:val="FFFFFF" w:themeColor="background1"/>
          </w:rPr>
        </w:pPr>
        <w:r w:rsidRPr="00FA7121">
          <w:rPr>
            <w:rStyle w:val="PageNumber"/>
            <w:color w:val="FFFFFF" w:themeColor="background1"/>
          </w:rPr>
          <w:fldChar w:fldCharType="begin"/>
        </w:r>
        <w:r w:rsidRPr="00FA7121">
          <w:rPr>
            <w:rStyle w:val="PageNumber"/>
            <w:color w:val="FFFFFF" w:themeColor="background1"/>
          </w:rPr>
          <w:instrText xml:space="preserve"> PAGE </w:instrText>
        </w:r>
        <w:r w:rsidRPr="00FA7121">
          <w:rPr>
            <w:rStyle w:val="PageNumber"/>
            <w:color w:val="FFFFFF" w:themeColor="background1"/>
          </w:rPr>
          <w:fldChar w:fldCharType="separate"/>
        </w:r>
        <w:r w:rsidRPr="00FA7121">
          <w:rPr>
            <w:rStyle w:val="PageNumber"/>
            <w:noProof/>
            <w:color w:val="FFFFFF" w:themeColor="background1"/>
          </w:rPr>
          <w:t>2</w:t>
        </w:r>
        <w:r w:rsidRPr="00FA7121">
          <w:rPr>
            <w:rStyle w:val="PageNumber"/>
            <w:color w:val="FFFFFF" w:themeColor="background1"/>
          </w:rPr>
          <w:fldChar w:fldCharType="end"/>
        </w:r>
      </w:p>
    </w:sdtContent>
  </w:sdt>
  <w:p w14:paraId="0AA28204" w14:textId="33B49480" w:rsidR="007F0943" w:rsidRPr="00774CDD" w:rsidRDefault="003E79DA" w:rsidP="00E965FA">
    <w:pPr>
      <w:pStyle w:val="Footer"/>
      <w:spacing w:before="0"/>
      <w:ind w:right="360"/>
      <w:rPr>
        <w:color w:val="FFFFFF" w:themeColor="background1"/>
      </w:rPr>
    </w:pPr>
    <w:r w:rsidRPr="0073795C">
      <w:rPr>
        <w:noProof/>
        <w:color w:val="FFFFFF" w:themeColor="background1"/>
      </w:rPr>
      <mc:AlternateContent>
        <mc:Choice Requires="wps">
          <w:drawing>
            <wp:anchor distT="0" distB="0" distL="114300" distR="114300" simplePos="0" relativeHeight="251658241" behindDoc="0" locked="0" layoutInCell="1" allowOverlap="1" wp14:anchorId="0F1177CC" wp14:editId="53189D17">
              <wp:simplePos x="0" y="0"/>
              <wp:positionH relativeFrom="column">
                <wp:posOffset>-914400</wp:posOffset>
              </wp:positionH>
              <wp:positionV relativeFrom="page">
                <wp:posOffset>9407309</wp:posOffset>
              </wp:positionV>
              <wp:extent cx="7781290" cy="0"/>
              <wp:effectExtent l="0" t="19050" r="48260" b="38100"/>
              <wp:wrapNone/>
              <wp:docPr id="20" name="Straight Connector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781290" cy="0"/>
                      </a:xfrm>
                      <a:prstGeom prst="line">
                        <a:avLst/>
                      </a:prstGeom>
                      <a:ln w="57150">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BD43C" id="Straight Connector 20" o:spid="_x0000_s1026" alt="&quot;&quot;"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1in,740.75pt" to="540.7pt,7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" strokecolor="#b8e08c" strokeweight="4.5pt">
              <v:stroke joinstyle="miter"/>
              <w10:wrap anchory="page"/>
            </v:line>
          </w:pict>
        </mc:Fallback>
      </mc:AlternateContent>
    </w:r>
    <w:r w:rsidRPr="0073795C">
      <w:rPr>
        <w:noProof/>
        <w:color w:val="FFFFFF" w:themeColor="background1"/>
      </w:rPr>
      <mc:AlternateContent>
        <mc:Choice Requires="wps">
          <w:drawing>
            <wp:anchor distT="0" distB="0" distL="114300" distR="114300" simplePos="0" relativeHeight="251657215" behindDoc="1" locked="0" layoutInCell="1" allowOverlap="1" wp14:anchorId="646F5DD1" wp14:editId="334516BD">
              <wp:simplePos x="0" y="0"/>
              <wp:positionH relativeFrom="column">
                <wp:posOffset>-933450</wp:posOffset>
              </wp:positionH>
              <wp:positionV relativeFrom="page">
                <wp:posOffset>9434513</wp:posOffset>
              </wp:positionV>
              <wp:extent cx="7799705" cy="637222"/>
              <wp:effectExtent l="0" t="0" r="0" b="0"/>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99705" cy="637222"/>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FB8F27" w14:textId="369E4134" w:rsidR="004A625E" w:rsidRPr="004A625E" w:rsidRDefault="004A625E" w:rsidP="004A625E">
                          <w:pPr>
                            <w:spacing w:before="0"/>
                            <w:ind w:left="12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F5DD1" id="Rectangle 3" o:spid="_x0000_s1026" alt="&quot;&quot;" style="position:absolute;margin-left:-73.5pt;margin-top:742.9pt;width:614.15pt;height:50.1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" fillcolor="#2f5496 [2404]" stroked="f" strokeweight="1pt">
              <v:textbox>
                <w:txbxContent>
                  <w:p w14:paraId="7EFB8F27" w14:textId="369E4134" w:rsidR="004A625E" w:rsidRPr="004A625E" w:rsidRDefault="004A625E" w:rsidP="004A625E">
                    <w:pPr>
                      <w:spacing w:before="0"/>
                      <w:ind w:left="1260"/>
                      <w:rPr>
                        <w:color w:val="FFFFFF" w:themeColor="background1"/>
                      </w:rPr>
                    </w:pPr>
                  </w:p>
                </w:txbxContent>
              </v:textbox>
              <w10:wrap anchory="page"/>
            </v:rect>
          </w:pict>
        </mc:Fallback>
      </mc:AlternateContent>
    </w:r>
    <w:r w:rsidR="0073795C" w:rsidRPr="0073795C">
      <w:rPr>
        <w:color w:val="FFFFFF" w:themeColor="background1"/>
      </w:rPr>
      <w:t>DOI</w:t>
    </w:r>
    <w:r w:rsidR="0073795C">
      <w:rPr>
        <w:color w:val="FFFFFF" w:themeColor="background1"/>
      </w:rPr>
      <w:t>:</w:t>
    </w:r>
    <w:r w:rsidR="004130FE">
      <w:rPr>
        <w:color w:val="FFFFFF" w:themeColor="background1"/>
      </w:rPr>
      <w:t xml:space="preserve"> </w:t>
    </w:r>
    <w:r w:rsidR="004130FE" w:rsidRPr="004130FE">
      <w:rPr>
        <w:color w:val="FFFFFF" w:themeColor="background1"/>
      </w:rPr>
      <w:t>10.13001/</w:t>
    </w:r>
    <w:proofErr w:type="gramStart"/>
    <w:r w:rsidR="004130FE" w:rsidRPr="004130FE">
      <w:rPr>
        <w:color w:val="FFFFFF" w:themeColor="background1"/>
      </w:rPr>
      <w:t>jtilt.v</w:t>
    </w:r>
    <w:proofErr w:type="gramEnd"/>
    <w:r w:rsidR="004130FE" w:rsidRPr="004130FE">
      <w:rPr>
        <w:color w:val="FFFFFF" w:themeColor="background1"/>
      </w:rPr>
      <w:t>1i2.7119</w:t>
    </w:r>
    <w:r>
      <w:rPr>
        <w:color w:val="FFFFFF" w:themeColor="background1"/>
      </w:rPr>
      <w:tab/>
    </w:r>
    <w:r w:rsidRPr="003E79DA">
      <w:rPr>
        <w:noProof/>
        <w:color w:val="FFFFFF" w:themeColor="background1"/>
      </w:rPr>
      <w:drawing>
        <wp:inline distT="0" distB="0" distL="0" distR="0" wp14:anchorId="6B84A173" wp14:editId="2058FE21">
          <wp:extent cx="669890" cy="228600"/>
          <wp:effectExtent l="0" t="0" r="0" b="0"/>
          <wp:docPr id="7" name="Picture 7" descr="Creative Commons, Attribution, Non-Commercial, Share Alike icon.">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reative Commons, Attribution, Non-Commercial, Share Alike icon.">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9890" cy="22860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FFD68" w14:textId="77777777" w:rsidR="004130FE" w:rsidRDefault="00413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C412D" w14:textId="77777777" w:rsidR="00360875" w:rsidRDefault="00360875" w:rsidP="00597071">
      <w:r>
        <w:separator/>
      </w:r>
    </w:p>
  </w:footnote>
  <w:footnote w:type="continuationSeparator" w:id="0">
    <w:p w14:paraId="2FD80E24" w14:textId="77777777" w:rsidR="00360875" w:rsidRDefault="00360875" w:rsidP="00597071">
      <w:r>
        <w:continuationSeparator/>
      </w:r>
    </w:p>
  </w:footnote>
  <w:footnote w:type="continuationNotice" w:id="1">
    <w:p w14:paraId="2A6AF3A4" w14:textId="77777777" w:rsidR="00360875" w:rsidRDefault="00360875" w:rsidP="005970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DEC4D" w14:textId="77777777" w:rsidR="004130FE" w:rsidRDefault="004130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2C680" w14:textId="1DBCA566" w:rsidR="0010107D" w:rsidRDefault="00B65025" w:rsidP="00CA22C8">
    <w:pPr>
      <w:pStyle w:val="Header"/>
      <w:tabs>
        <w:tab w:val="clear" w:pos="4680"/>
      </w:tabs>
      <w:spacing w:before="0"/>
      <w:ind w:firstLine="360"/>
      <w:jc w:val="right"/>
    </w:pPr>
    <w:r>
      <w:rPr>
        <w:noProof/>
      </w:rPr>
      <w:drawing>
        <wp:anchor distT="0" distB="0" distL="114300" distR="114300" simplePos="0" relativeHeight="251659266" behindDoc="0" locked="0" layoutInCell="1" allowOverlap="1" wp14:anchorId="692204AE" wp14:editId="2CE3DA56">
          <wp:simplePos x="0" y="0"/>
          <wp:positionH relativeFrom="column">
            <wp:posOffset>-429895</wp:posOffset>
          </wp:positionH>
          <wp:positionV relativeFrom="paragraph">
            <wp:posOffset>-91440</wp:posOffset>
          </wp:positionV>
          <wp:extent cx="868680" cy="493776"/>
          <wp:effectExtent l="0" t="0" r="7620" b="1905"/>
          <wp:wrapNone/>
          <wp:docPr id="6" name="Picture 6">
            <a:hlinkClick xmlns:a="http://schemas.openxmlformats.org/drawingml/2006/main" r:id="rId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868680" cy="493776"/>
                  </a:xfrm>
                  <a:prstGeom prst="rect">
                    <a:avLst/>
                  </a:prstGeom>
                </pic:spPr>
              </pic:pic>
            </a:graphicData>
          </a:graphic>
          <wp14:sizeRelH relativeFrom="margin">
            <wp14:pctWidth>0</wp14:pctWidth>
          </wp14:sizeRelH>
          <wp14:sizeRelV relativeFrom="margin">
            <wp14:pctHeight>0</wp14:pctHeight>
          </wp14:sizeRelV>
        </wp:anchor>
      </w:drawing>
    </w:r>
    <w:r w:rsidR="00D72433">
      <w:t>Journal of Technology</w:t>
    </w:r>
    <w:r w:rsidR="00A227CD">
      <w:t>-</w:t>
    </w:r>
    <w:r w:rsidR="00D72433">
      <w:t>Integrated Lessons and Teachin</w:t>
    </w:r>
    <w:r w:rsidR="00FA7121">
      <w:t>g</w:t>
    </w:r>
  </w:p>
  <w:p w14:paraId="49D888A1" w14:textId="209911DC" w:rsidR="005F1011" w:rsidRDefault="00CA22C8" w:rsidP="00CA22C8">
    <w:pPr>
      <w:pStyle w:val="Header"/>
      <w:tabs>
        <w:tab w:val="clear" w:pos="4680"/>
      </w:tabs>
      <w:spacing w:before="120" w:after="120"/>
      <w:ind w:firstLine="360"/>
      <w:jc w:val="right"/>
    </w:pPr>
    <w:r>
      <w:rPr>
        <w:noProof/>
      </w:rPr>
      <mc:AlternateContent>
        <mc:Choice Requires="wps">
          <w:drawing>
            <wp:anchor distT="0" distB="0" distL="114300" distR="114300" simplePos="0" relativeHeight="251658240" behindDoc="0" locked="0" layoutInCell="1" allowOverlap="1" wp14:anchorId="4399A10C" wp14:editId="3D794353">
              <wp:simplePos x="0" y="0"/>
              <wp:positionH relativeFrom="column">
                <wp:posOffset>3035935</wp:posOffset>
              </wp:positionH>
              <wp:positionV relativeFrom="paragraph">
                <wp:posOffset>11748</wp:posOffset>
              </wp:positionV>
              <wp:extent cx="3401060" cy="0"/>
              <wp:effectExtent l="19050" t="19050" r="8890" b="19050"/>
              <wp:wrapNone/>
              <wp:docPr id="4" name="Straight Connector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3401060" cy="0"/>
                      </a:xfrm>
                      <a:prstGeom prst="line">
                        <a:avLst/>
                      </a:prstGeom>
                      <a:ln w="28575">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6FAB7" id="Straight Connector 4" o:spid="_x0000_s1026" alt="&quot;&quot;"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05pt,.95pt" to="506.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" strokecolor="#b8e08c" strokeweight="2.25pt">
              <v:stroke joinstyle="miter"/>
            </v:line>
          </w:pict>
        </mc:Fallback>
      </mc:AlternateContent>
    </w:r>
    <w:r w:rsidRPr="003E33D6">
      <w:rPr>
        <w:noProof/>
      </w:rPr>
      <mc:AlternateContent>
        <mc:Choice Requires="wps">
          <w:drawing>
            <wp:anchor distT="0" distB="0" distL="114300" distR="114300" simplePos="0" relativeHeight="251658242" behindDoc="0" locked="0" layoutInCell="1" allowOverlap="1" wp14:anchorId="472252B8" wp14:editId="5BEB3230">
              <wp:simplePos x="0" y="0"/>
              <wp:positionH relativeFrom="column">
                <wp:posOffset>-934720</wp:posOffset>
              </wp:positionH>
              <wp:positionV relativeFrom="paragraph">
                <wp:posOffset>367983</wp:posOffset>
              </wp:positionV>
              <wp:extent cx="7804150" cy="0"/>
              <wp:effectExtent l="0" t="19050" r="44450" b="38100"/>
              <wp:wrapNone/>
              <wp:docPr id="21" name="Straight Connector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804150" cy="0"/>
                      </a:xfrm>
                      <a:prstGeom prst="line">
                        <a:avLst/>
                      </a:prstGeom>
                      <a:ln w="571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AA91A" id="Straight Connector 21" o:spid="_x0000_s1026" alt="&quot;&quot;"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pt,29pt" to="540.9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" strokecolor="#2f5496 [2404]" strokeweight="4.5pt">
              <v:stroke joinstyle="miter"/>
            </v:line>
          </w:pict>
        </mc:Fallback>
      </mc:AlternateContent>
    </w:r>
    <w:r w:rsidR="00E70774" w:rsidRPr="00E70774">
      <w:rPr>
        <w:color w:val="auto"/>
      </w:rPr>
      <w:t>(</w:t>
    </w:r>
    <w:r w:rsidR="000A42D3">
      <w:rPr>
        <w:color w:val="auto"/>
      </w:rPr>
      <w:t>20</w:t>
    </w:r>
    <w:r w:rsidR="00615662">
      <w:rPr>
        <w:color w:val="auto"/>
      </w:rPr>
      <w:t>22</w:t>
    </w:r>
    <w:r w:rsidR="00E70774" w:rsidRPr="00E70774">
      <w:rPr>
        <w:color w:val="auto"/>
      </w:rPr>
      <w:t xml:space="preserve">) Volume </w:t>
    </w:r>
    <w:r w:rsidR="00615662">
      <w:rPr>
        <w:color w:val="auto"/>
      </w:rPr>
      <w:t>1</w:t>
    </w:r>
    <w:r w:rsidR="00E70774" w:rsidRPr="00E70774">
      <w:rPr>
        <w:color w:val="auto"/>
      </w:rPr>
      <w:t xml:space="preserve">, Issue </w:t>
    </w:r>
    <w:r w:rsidR="00615662">
      <w:rPr>
        <w:color w:val="auto"/>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D1182" w14:textId="77777777" w:rsidR="004130FE" w:rsidRDefault="004130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B3D04"/>
    <w:multiLevelType w:val="hybridMultilevel"/>
    <w:tmpl w:val="1728D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BE5996"/>
    <w:multiLevelType w:val="hybridMultilevel"/>
    <w:tmpl w:val="2CAAF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54C9F"/>
    <w:multiLevelType w:val="hybridMultilevel"/>
    <w:tmpl w:val="7248AC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746DB8"/>
    <w:multiLevelType w:val="multilevel"/>
    <w:tmpl w:val="D4125AA6"/>
    <w:lvl w:ilvl="0">
      <w:start w:val="1"/>
      <w:numFmt w:val="bullet"/>
      <w:lvlText w:val=""/>
      <w:lvlJc w:val="left"/>
      <w:pPr>
        <w:tabs>
          <w:tab w:val="num" w:pos="450"/>
        </w:tabs>
        <w:ind w:left="45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C3666"/>
    <w:multiLevelType w:val="hybridMultilevel"/>
    <w:tmpl w:val="2838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C65854"/>
    <w:multiLevelType w:val="hybridMultilevel"/>
    <w:tmpl w:val="A7B2C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CD5D49"/>
    <w:multiLevelType w:val="hybridMultilevel"/>
    <w:tmpl w:val="547A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6055B"/>
    <w:multiLevelType w:val="hybridMultilevel"/>
    <w:tmpl w:val="3A9A92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C2D1CF1"/>
    <w:multiLevelType w:val="multilevel"/>
    <w:tmpl w:val="E4948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7B0303"/>
    <w:multiLevelType w:val="hybridMultilevel"/>
    <w:tmpl w:val="86061E9E"/>
    <w:lvl w:ilvl="0" w:tplc="6374BC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86C24"/>
    <w:multiLevelType w:val="multilevel"/>
    <w:tmpl w:val="E1AAD48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304757BC"/>
    <w:multiLevelType w:val="multilevel"/>
    <w:tmpl w:val="1AAE0E8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833F46"/>
    <w:multiLevelType w:val="multilevel"/>
    <w:tmpl w:val="2E70CFCA"/>
    <w:lvl w:ilvl="0">
      <w:start w:val="1"/>
      <w:numFmt w:val="decimal"/>
      <w:lvlText w:val="%1."/>
      <w:lvlJc w:val="left"/>
      <w:pPr>
        <w:tabs>
          <w:tab w:val="num" w:pos="2700"/>
        </w:tabs>
        <w:ind w:left="2700" w:hanging="360"/>
      </w:pPr>
    </w:lvl>
    <w:lvl w:ilvl="1" w:tentative="1">
      <w:numFmt w:val="decimal"/>
      <w:lvlText w:val="%2."/>
      <w:lvlJc w:val="left"/>
      <w:pPr>
        <w:tabs>
          <w:tab w:val="num" w:pos="3420"/>
        </w:tabs>
        <w:ind w:left="3420" w:hanging="360"/>
      </w:pPr>
    </w:lvl>
    <w:lvl w:ilvl="2" w:tentative="1">
      <w:numFmt w:val="decimal"/>
      <w:lvlText w:val="%3."/>
      <w:lvlJc w:val="left"/>
      <w:pPr>
        <w:tabs>
          <w:tab w:val="num" w:pos="4140"/>
        </w:tabs>
        <w:ind w:left="4140" w:hanging="360"/>
      </w:pPr>
    </w:lvl>
    <w:lvl w:ilvl="3" w:tentative="1">
      <w:numFmt w:val="decimal"/>
      <w:lvlText w:val="%4."/>
      <w:lvlJc w:val="left"/>
      <w:pPr>
        <w:tabs>
          <w:tab w:val="num" w:pos="4860"/>
        </w:tabs>
        <w:ind w:left="4860" w:hanging="360"/>
      </w:pPr>
    </w:lvl>
    <w:lvl w:ilvl="4" w:tentative="1">
      <w:numFmt w:val="decimal"/>
      <w:lvlText w:val="%5."/>
      <w:lvlJc w:val="left"/>
      <w:pPr>
        <w:tabs>
          <w:tab w:val="num" w:pos="5580"/>
        </w:tabs>
        <w:ind w:left="5580" w:hanging="360"/>
      </w:pPr>
    </w:lvl>
    <w:lvl w:ilvl="5" w:tentative="1">
      <w:numFmt w:val="decimal"/>
      <w:lvlText w:val="%6."/>
      <w:lvlJc w:val="left"/>
      <w:pPr>
        <w:tabs>
          <w:tab w:val="num" w:pos="6300"/>
        </w:tabs>
        <w:ind w:left="6300" w:hanging="360"/>
      </w:pPr>
    </w:lvl>
    <w:lvl w:ilvl="6" w:tentative="1">
      <w:numFmt w:val="decimal"/>
      <w:lvlText w:val="%7."/>
      <w:lvlJc w:val="left"/>
      <w:pPr>
        <w:tabs>
          <w:tab w:val="num" w:pos="7020"/>
        </w:tabs>
        <w:ind w:left="7020" w:hanging="360"/>
      </w:pPr>
    </w:lvl>
    <w:lvl w:ilvl="7" w:tentative="1">
      <w:numFmt w:val="decimal"/>
      <w:lvlText w:val="%8."/>
      <w:lvlJc w:val="left"/>
      <w:pPr>
        <w:tabs>
          <w:tab w:val="num" w:pos="7740"/>
        </w:tabs>
        <w:ind w:left="7740" w:hanging="360"/>
      </w:pPr>
    </w:lvl>
    <w:lvl w:ilvl="8" w:tentative="1">
      <w:numFmt w:val="decimal"/>
      <w:lvlText w:val="%9."/>
      <w:lvlJc w:val="left"/>
      <w:pPr>
        <w:tabs>
          <w:tab w:val="num" w:pos="8460"/>
        </w:tabs>
        <w:ind w:left="8460" w:hanging="360"/>
      </w:pPr>
    </w:lvl>
  </w:abstractNum>
  <w:abstractNum w:abstractNumId="13" w15:restartNumberingAfterBreak="0">
    <w:nsid w:val="3DB20844"/>
    <w:multiLevelType w:val="hybridMultilevel"/>
    <w:tmpl w:val="9260E5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793A75"/>
    <w:multiLevelType w:val="multilevel"/>
    <w:tmpl w:val="BF049442"/>
    <w:lvl w:ilvl="0">
      <w:start w:val="1"/>
      <w:numFmt w:val="decimal"/>
      <w:lvlText w:val="%1."/>
      <w:lvlJc w:val="left"/>
      <w:pPr>
        <w:tabs>
          <w:tab w:val="num" w:pos="450"/>
        </w:tabs>
        <w:ind w:left="45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51D17C4C"/>
    <w:multiLevelType w:val="hybridMultilevel"/>
    <w:tmpl w:val="E604C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676F49"/>
    <w:multiLevelType w:val="hybridMultilevel"/>
    <w:tmpl w:val="0E646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312FA7"/>
    <w:multiLevelType w:val="hybridMultilevel"/>
    <w:tmpl w:val="C62C3E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4D5286"/>
    <w:multiLevelType w:val="hybridMultilevel"/>
    <w:tmpl w:val="6832DD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806BD1"/>
    <w:multiLevelType w:val="hybridMultilevel"/>
    <w:tmpl w:val="1ED8B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DE2407"/>
    <w:multiLevelType w:val="multilevel"/>
    <w:tmpl w:val="A9385D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EB67DF"/>
    <w:multiLevelType w:val="hybridMultilevel"/>
    <w:tmpl w:val="4A0C1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7661DA"/>
    <w:multiLevelType w:val="hybridMultilevel"/>
    <w:tmpl w:val="4CDAB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DD5233"/>
    <w:multiLevelType w:val="hybridMultilevel"/>
    <w:tmpl w:val="7682B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6E3A6D"/>
    <w:multiLevelType w:val="hybridMultilevel"/>
    <w:tmpl w:val="4E22C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E60CDC"/>
    <w:multiLevelType w:val="hybridMultilevel"/>
    <w:tmpl w:val="EAA0B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B10391"/>
    <w:multiLevelType w:val="hybridMultilevel"/>
    <w:tmpl w:val="1CE02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E17D6"/>
    <w:multiLevelType w:val="hybridMultilevel"/>
    <w:tmpl w:val="4D2ACB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9C2788"/>
    <w:multiLevelType w:val="hybridMultilevel"/>
    <w:tmpl w:val="8D1CF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2F238A"/>
    <w:multiLevelType w:val="hybridMultilevel"/>
    <w:tmpl w:val="90BC0AB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706038"/>
    <w:multiLevelType w:val="multilevel"/>
    <w:tmpl w:val="3878C69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E95D4F"/>
    <w:multiLevelType w:val="hybridMultilevel"/>
    <w:tmpl w:val="BA50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5730987">
    <w:abstractNumId w:val="8"/>
  </w:num>
  <w:num w:numId="2" w16cid:durableId="862010221">
    <w:abstractNumId w:val="1"/>
  </w:num>
  <w:num w:numId="3" w16cid:durableId="1415934911">
    <w:abstractNumId w:val="27"/>
  </w:num>
  <w:num w:numId="4" w16cid:durableId="113452783">
    <w:abstractNumId w:val="5"/>
  </w:num>
  <w:num w:numId="5" w16cid:durableId="72164158">
    <w:abstractNumId w:val="9"/>
  </w:num>
  <w:num w:numId="6" w16cid:durableId="50809934">
    <w:abstractNumId w:val="22"/>
  </w:num>
  <w:num w:numId="7" w16cid:durableId="1645429081">
    <w:abstractNumId w:val="31"/>
  </w:num>
  <w:num w:numId="8" w16cid:durableId="257754493">
    <w:abstractNumId w:val="2"/>
  </w:num>
  <w:num w:numId="9" w16cid:durableId="1540626870">
    <w:abstractNumId w:val="6"/>
  </w:num>
  <w:num w:numId="10" w16cid:durableId="884756795">
    <w:abstractNumId w:val="25"/>
  </w:num>
  <w:num w:numId="11" w16cid:durableId="1707676182">
    <w:abstractNumId w:val="21"/>
  </w:num>
  <w:num w:numId="12" w16cid:durableId="1597782133">
    <w:abstractNumId w:val="4"/>
  </w:num>
  <w:num w:numId="13" w16cid:durableId="600920782">
    <w:abstractNumId w:val="28"/>
  </w:num>
  <w:num w:numId="14" w16cid:durableId="1263880689">
    <w:abstractNumId w:val="19"/>
  </w:num>
  <w:num w:numId="15" w16cid:durableId="1240409813">
    <w:abstractNumId w:val="7"/>
  </w:num>
  <w:num w:numId="16" w16cid:durableId="425348266">
    <w:abstractNumId w:val="18"/>
  </w:num>
  <w:num w:numId="17" w16cid:durableId="2117870186">
    <w:abstractNumId w:val="13"/>
  </w:num>
  <w:num w:numId="18" w16cid:durableId="1151556358">
    <w:abstractNumId w:val="29"/>
  </w:num>
  <w:num w:numId="19" w16cid:durableId="611785959">
    <w:abstractNumId w:val="17"/>
  </w:num>
  <w:num w:numId="20" w16cid:durableId="2124690253">
    <w:abstractNumId w:val="3"/>
  </w:num>
  <w:num w:numId="21" w16cid:durableId="608897658">
    <w:abstractNumId w:val="16"/>
  </w:num>
  <w:num w:numId="22" w16cid:durableId="165219570">
    <w:abstractNumId w:val="12"/>
  </w:num>
  <w:num w:numId="23" w16cid:durableId="1295869374">
    <w:abstractNumId w:val="14"/>
  </w:num>
  <w:num w:numId="24" w16cid:durableId="1407802017">
    <w:abstractNumId w:val="10"/>
  </w:num>
  <w:num w:numId="25" w16cid:durableId="1710953169">
    <w:abstractNumId w:val="11"/>
  </w:num>
  <w:num w:numId="26" w16cid:durableId="405806429">
    <w:abstractNumId w:val="30"/>
  </w:num>
  <w:num w:numId="27" w16cid:durableId="626551179">
    <w:abstractNumId w:val="20"/>
  </w:num>
  <w:num w:numId="28" w16cid:durableId="1801536996">
    <w:abstractNumId w:val="0"/>
  </w:num>
  <w:num w:numId="29" w16cid:durableId="405957958">
    <w:abstractNumId w:val="23"/>
  </w:num>
  <w:num w:numId="30" w16cid:durableId="1945723059">
    <w:abstractNumId w:val="15"/>
  </w:num>
  <w:num w:numId="31" w16cid:durableId="854345084">
    <w:abstractNumId w:val="26"/>
  </w:num>
  <w:num w:numId="32" w16cid:durableId="2295082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011"/>
    <w:rsid w:val="000013F4"/>
    <w:rsid w:val="0000141A"/>
    <w:rsid w:val="00001A2B"/>
    <w:rsid w:val="0000211E"/>
    <w:rsid w:val="0000383F"/>
    <w:rsid w:val="00004400"/>
    <w:rsid w:val="00004884"/>
    <w:rsid w:val="00004E0B"/>
    <w:rsid w:val="00005110"/>
    <w:rsid w:val="000102E4"/>
    <w:rsid w:val="00012AF7"/>
    <w:rsid w:val="00017D2D"/>
    <w:rsid w:val="00021F67"/>
    <w:rsid w:val="0002674F"/>
    <w:rsid w:val="000304DA"/>
    <w:rsid w:val="00031D72"/>
    <w:rsid w:val="00033398"/>
    <w:rsid w:val="000344AF"/>
    <w:rsid w:val="0004427A"/>
    <w:rsid w:val="00047D1A"/>
    <w:rsid w:val="00047FE2"/>
    <w:rsid w:val="00052ED5"/>
    <w:rsid w:val="00055AD9"/>
    <w:rsid w:val="00055B6C"/>
    <w:rsid w:val="000608F9"/>
    <w:rsid w:val="00061C7F"/>
    <w:rsid w:val="000634C9"/>
    <w:rsid w:val="00063B77"/>
    <w:rsid w:val="000646E5"/>
    <w:rsid w:val="00067643"/>
    <w:rsid w:val="0007272B"/>
    <w:rsid w:val="00073BAF"/>
    <w:rsid w:val="000740D9"/>
    <w:rsid w:val="0007510D"/>
    <w:rsid w:val="00082573"/>
    <w:rsid w:val="00085C56"/>
    <w:rsid w:val="00087A3C"/>
    <w:rsid w:val="00094A4F"/>
    <w:rsid w:val="00096AC3"/>
    <w:rsid w:val="000A11A5"/>
    <w:rsid w:val="000A2AAB"/>
    <w:rsid w:val="000A378F"/>
    <w:rsid w:val="000A3919"/>
    <w:rsid w:val="000A42D3"/>
    <w:rsid w:val="000A5D60"/>
    <w:rsid w:val="000A76C0"/>
    <w:rsid w:val="000B11D6"/>
    <w:rsid w:val="000B2D17"/>
    <w:rsid w:val="000B35E5"/>
    <w:rsid w:val="000B474A"/>
    <w:rsid w:val="000B4D78"/>
    <w:rsid w:val="000B77D8"/>
    <w:rsid w:val="000C28E5"/>
    <w:rsid w:val="000C3169"/>
    <w:rsid w:val="000C3371"/>
    <w:rsid w:val="000C656A"/>
    <w:rsid w:val="000D4D4B"/>
    <w:rsid w:val="000D62CF"/>
    <w:rsid w:val="000D69AE"/>
    <w:rsid w:val="000D76ED"/>
    <w:rsid w:val="000E2946"/>
    <w:rsid w:val="000E3D35"/>
    <w:rsid w:val="000F0B3E"/>
    <w:rsid w:val="000F203C"/>
    <w:rsid w:val="000F3763"/>
    <w:rsid w:val="000F3FE1"/>
    <w:rsid w:val="000F4EF5"/>
    <w:rsid w:val="000F6E71"/>
    <w:rsid w:val="000F7BFB"/>
    <w:rsid w:val="0010036A"/>
    <w:rsid w:val="00100987"/>
    <w:rsid w:val="00100AD0"/>
    <w:rsid w:val="00100D28"/>
    <w:rsid w:val="0010107D"/>
    <w:rsid w:val="001019DC"/>
    <w:rsid w:val="00102E46"/>
    <w:rsid w:val="00104C5C"/>
    <w:rsid w:val="001065DB"/>
    <w:rsid w:val="0010664D"/>
    <w:rsid w:val="00110C7C"/>
    <w:rsid w:val="00115669"/>
    <w:rsid w:val="001218A0"/>
    <w:rsid w:val="00122A45"/>
    <w:rsid w:val="00123D8A"/>
    <w:rsid w:val="00124350"/>
    <w:rsid w:val="00124CC7"/>
    <w:rsid w:val="00130101"/>
    <w:rsid w:val="00132483"/>
    <w:rsid w:val="00132C08"/>
    <w:rsid w:val="00133FAB"/>
    <w:rsid w:val="00134099"/>
    <w:rsid w:val="001347CA"/>
    <w:rsid w:val="0013699F"/>
    <w:rsid w:val="001401C5"/>
    <w:rsid w:val="00142B1F"/>
    <w:rsid w:val="00143841"/>
    <w:rsid w:val="00144769"/>
    <w:rsid w:val="00144D50"/>
    <w:rsid w:val="001455BE"/>
    <w:rsid w:val="001457D9"/>
    <w:rsid w:val="00146955"/>
    <w:rsid w:val="0014765D"/>
    <w:rsid w:val="00147B50"/>
    <w:rsid w:val="001504EC"/>
    <w:rsid w:val="00152CA9"/>
    <w:rsid w:val="00152D54"/>
    <w:rsid w:val="00154484"/>
    <w:rsid w:val="00155A72"/>
    <w:rsid w:val="00156537"/>
    <w:rsid w:val="0015766D"/>
    <w:rsid w:val="00160056"/>
    <w:rsid w:val="0016114E"/>
    <w:rsid w:val="001633F4"/>
    <w:rsid w:val="001635BF"/>
    <w:rsid w:val="00163743"/>
    <w:rsid w:val="0016472F"/>
    <w:rsid w:val="00165584"/>
    <w:rsid w:val="00165A5D"/>
    <w:rsid w:val="00166372"/>
    <w:rsid w:val="00166DFF"/>
    <w:rsid w:val="0017086F"/>
    <w:rsid w:val="00174466"/>
    <w:rsid w:val="0017529C"/>
    <w:rsid w:val="001762E3"/>
    <w:rsid w:val="00176F5A"/>
    <w:rsid w:val="00177697"/>
    <w:rsid w:val="00180D94"/>
    <w:rsid w:val="00182BFD"/>
    <w:rsid w:val="001837DE"/>
    <w:rsid w:val="00184B05"/>
    <w:rsid w:val="00187460"/>
    <w:rsid w:val="001906C1"/>
    <w:rsid w:val="00191FCF"/>
    <w:rsid w:val="00193DAF"/>
    <w:rsid w:val="00193E14"/>
    <w:rsid w:val="001A2014"/>
    <w:rsid w:val="001A32A1"/>
    <w:rsid w:val="001A7C8D"/>
    <w:rsid w:val="001B03B7"/>
    <w:rsid w:val="001B18A6"/>
    <w:rsid w:val="001B2BDB"/>
    <w:rsid w:val="001B61D6"/>
    <w:rsid w:val="001B7FE6"/>
    <w:rsid w:val="001C056D"/>
    <w:rsid w:val="001C3966"/>
    <w:rsid w:val="001C3B03"/>
    <w:rsid w:val="001C5529"/>
    <w:rsid w:val="001C67A8"/>
    <w:rsid w:val="001C7D69"/>
    <w:rsid w:val="001D073F"/>
    <w:rsid w:val="001D0F5B"/>
    <w:rsid w:val="001D23B8"/>
    <w:rsid w:val="001D6A4A"/>
    <w:rsid w:val="001D6C9C"/>
    <w:rsid w:val="001D7F5B"/>
    <w:rsid w:val="001D7FB6"/>
    <w:rsid w:val="001E0F63"/>
    <w:rsid w:val="001E41E2"/>
    <w:rsid w:val="001E4B3E"/>
    <w:rsid w:val="001F0233"/>
    <w:rsid w:val="001F18B9"/>
    <w:rsid w:val="001F53D7"/>
    <w:rsid w:val="001F5EB3"/>
    <w:rsid w:val="001F6D1A"/>
    <w:rsid w:val="001F7689"/>
    <w:rsid w:val="00200DD7"/>
    <w:rsid w:val="00200DFF"/>
    <w:rsid w:val="00203663"/>
    <w:rsid w:val="0020388C"/>
    <w:rsid w:val="00204E90"/>
    <w:rsid w:val="0020768F"/>
    <w:rsid w:val="00210C44"/>
    <w:rsid w:val="00213899"/>
    <w:rsid w:val="00215D53"/>
    <w:rsid w:val="00216172"/>
    <w:rsid w:val="00216C21"/>
    <w:rsid w:val="00222B62"/>
    <w:rsid w:val="00225B2B"/>
    <w:rsid w:val="00227FAF"/>
    <w:rsid w:val="00230046"/>
    <w:rsid w:val="00235E71"/>
    <w:rsid w:val="00235EBF"/>
    <w:rsid w:val="00236E46"/>
    <w:rsid w:val="00241745"/>
    <w:rsid w:val="00244294"/>
    <w:rsid w:val="00245CDA"/>
    <w:rsid w:val="00253AF2"/>
    <w:rsid w:val="00254D80"/>
    <w:rsid w:val="00260867"/>
    <w:rsid w:val="00260CEF"/>
    <w:rsid w:val="00261E25"/>
    <w:rsid w:val="00266E7E"/>
    <w:rsid w:val="002673FB"/>
    <w:rsid w:val="002715BE"/>
    <w:rsid w:val="00271CF2"/>
    <w:rsid w:val="00272F5A"/>
    <w:rsid w:val="002739BE"/>
    <w:rsid w:val="00274C04"/>
    <w:rsid w:val="0027715C"/>
    <w:rsid w:val="00280065"/>
    <w:rsid w:val="002806A3"/>
    <w:rsid w:val="00280907"/>
    <w:rsid w:val="00281501"/>
    <w:rsid w:val="002830CF"/>
    <w:rsid w:val="0028352D"/>
    <w:rsid w:val="002849C1"/>
    <w:rsid w:val="002856E4"/>
    <w:rsid w:val="002865BD"/>
    <w:rsid w:val="00287078"/>
    <w:rsid w:val="00290662"/>
    <w:rsid w:val="00292EBA"/>
    <w:rsid w:val="00294E5A"/>
    <w:rsid w:val="002A0447"/>
    <w:rsid w:val="002A129B"/>
    <w:rsid w:val="002A2CD7"/>
    <w:rsid w:val="002A376E"/>
    <w:rsid w:val="002A52CD"/>
    <w:rsid w:val="002A5CB7"/>
    <w:rsid w:val="002A699C"/>
    <w:rsid w:val="002A6B83"/>
    <w:rsid w:val="002B0A74"/>
    <w:rsid w:val="002B1D14"/>
    <w:rsid w:val="002B6E98"/>
    <w:rsid w:val="002C1F09"/>
    <w:rsid w:val="002C5610"/>
    <w:rsid w:val="002C7224"/>
    <w:rsid w:val="002D0006"/>
    <w:rsid w:val="002D1B25"/>
    <w:rsid w:val="002D4F76"/>
    <w:rsid w:val="002D7DF3"/>
    <w:rsid w:val="002E0F96"/>
    <w:rsid w:val="002E129A"/>
    <w:rsid w:val="002E243D"/>
    <w:rsid w:val="002E534B"/>
    <w:rsid w:val="002E6AB8"/>
    <w:rsid w:val="002E777A"/>
    <w:rsid w:val="002F520B"/>
    <w:rsid w:val="002F7C3B"/>
    <w:rsid w:val="00301DE2"/>
    <w:rsid w:val="0030358E"/>
    <w:rsid w:val="00304DD8"/>
    <w:rsid w:val="00306A3A"/>
    <w:rsid w:val="00311D7B"/>
    <w:rsid w:val="00316A3D"/>
    <w:rsid w:val="003206F3"/>
    <w:rsid w:val="00320710"/>
    <w:rsid w:val="0032381D"/>
    <w:rsid w:val="0032618A"/>
    <w:rsid w:val="0032635A"/>
    <w:rsid w:val="00327E02"/>
    <w:rsid w:val="003400F1"/>
    <w:rsid w:val="003509D1"/>
    <w:rsid w:val="0035128B"/>
    <w:rsid w:val="00351CB5"/>
    <w:rsid w:val="00354340"/>
    <w:rsid w:val="00357561"/>
    <w:rsid w:val="00357C40"/>
    <w:rsid w:val="00360875"/>
    <w:rsid w:val="00363E2F"/>
    <w:rsid w:val="003673C6"/>
    <w:rsid w:val="00367DB4"/>
    <w:rsid w:val="00374E27"/>
    <w:rsid w:val="003755D4"/>
    <w:rsid w:val="00383F57"/>
    <w:rsid w:val="003849A6"/>
    <w:rsid w:val="003852BA"/>
    <w:rsid w:val="003904B1"/>
    <w:rsid w:val="003904D9"/>
    <w:rsid w:val="003906CC"/>
    <w:rsid w:val="00392DF0"/>
    <w:rsid w:val="003940D1"/>
    <w:rsid w:val="003943E3"/>
    <w:rsid w:val="00394E57"/>
    <w:rsid w:val="0039576D"/>
    <w:rsid w:val="00396188"/>
    <w:rsid w:val="003A081E"/>
    <w:rsid w:val="003A7034"/>
    <w:rsid w:val="003B1298"/>
    <w:rsid w:val="003B15D2"/>
    <w:rsid w:val="003B2D77"/>
    <w:rsid w:val="003B4E58"/>
    <w:rsid w:val="003B4EAA"/>
    <w:rsid w:val="003B6E42"/>
    <w:rsid w:val="003C134C"/>
    <w:rsid w:val="003C1465"/>
    <w:rsid w:val="003C1538"/>
    <w:rsid w:val="003C1D3C"/>
    <w:rsid w:val="003C2940"/>
    <w:rsid w:val="003C439D"/>
    <w:rsid w:val="003C4FD6"/>
    <w:rsid w:val="003C6B7B"/>
    <w:rsid w:val="003C6F9A"/>
    <w:rsid w:val="003C7AC1"/>
    <w:rsid w:val="003D0F57"/>
    <w:rsid w:val="003D3BDC"/>
    <w:rsid w:val="003D4C2F"/>
    <w:rsid w:val="003D6E7D"/>
    <w:rsid w:val="003E06C8"/>
    <w:rsid w:val="003E33D6"/>
    <w:rsid w:val="003E48F5"/>
    <w:rsid w:val="003E5382"/>
    <w:rsid w:val="003E5C65"/>
    <w:rsid w:val="003E79DA"/>
    <w:rsid w:val="003F003E"/>
    <w:rsid w:val="003F03FF"/>
    <w:rsid w:val="003F0473"/>
    <w:rsid w:val="003F1908"/>
    <w:rsid w:val="003F2BF6"/>
    <w:rsid w:val="003F385A"/>
    <w:rsid w:val="003F6875"/>
    <w:rsid w:val="003F6A73"/>
    <w:rsid w:val="003F7000"/>
    <w:rsid w:val="003F7DD2"/>
    <w:rsid w:val="004001CD"/>
    <w:rsid w:val="004004DA"/>
    <w:rsid w:val="00404341"/>
    <w:rsid w:val="004045B3"/>
    <w:rsid w:val="004124F2"/>
    <w:rsid w:val="004130FE"/>
    <w:rsid w:val="0041360A"/>
    <w:rsid w:val="0041453F"/>
    <w:rsid w:val="00414EE8"/>
    <w:rsid w:val="00415620"/>
    <w:rsid w:val="00415913"/>
    <w:rsid w:val="004231D0"/>
    <w:rsid w:val="00424208"/>
    <w:rsid w:val="00424767"/>
    <w:rsid w:val="00426A67"/>
    <w:rsid w:val="00431F2F"/>
    <w:rsid w:val="00432150"/>
    <w:rsid w:val="004371BF"/>
    <w:rsid w:val="004404DC"/>
    <w:rsid w:val="004425A2"/>
    <w:rsid w:val="004435A0"/>
    <w:rsid w:val="0044614B"/>
    <w:rsid w:val="00446BE7"/>
    <w:rsid w:val="00447331"/>
    <w:rsid w:val="0044741A"/>
    <w:rsid w:val="00451157"/>
    <w:rsid w:val="004520B2"/>
    <w:rsid w:val="004538E8"/>
    <w:rsid w:val="0045466D"/>
    <w:rsid w:val="00457E45"/>
    <w:rsid w:val="00461DF2"/>
    <w:rsid w:val="00463D44"/>
    <w:rsid w:val="004643CE"/>
    <w:rsid w:val="00465AC0"/>
    <w:rsid w:val="0046747C"/>
    <w:rsid w:val="00470718"/>
    <w:rsid w:val="00475F4B"/>
    <w:rsid w:val="00476768"/>
    <w:rsid w:val="004773E4"/>
    <w:rsid w:val="00480AC3"/>
    <w:rsid w:val="004818DB"/>
    <w:rsid w:val="0048293D"/>
    <w:rsid w:val="0048360B"/>
    <w:rsid w:val="00483AC1"/>
    <w:rsid w:val="00484C97"/>
    <w:rsid w:val="0048513E"/>
    <w:rsid w:val="00485DE0"/>
    <w:rsid w:val="00486D36"/>
    <w:rsid w:val="00490161"/>
    <w:rsid w:val="004903F7"/>
    <w:rsid w:val="00492F7B"/>
    <w:rsid w:val="004931AF"/>
    <w:rsid w:val="004A17A8"/>
    <w:rsid w:val="004A1A53"/>
    <w:rsid w:val="004A2002"/>
    <w:rsid w:val="004A2057"/>
    <w:rsid w:val="004A2DC1"/>
    <w:rsid w:val="004A625E"/>
    <w:rsid w:val="004A67B0"/>
    <w:rsid w:val="004B0276"/>
    <w:rsid w:val="004B2039"/>
    <w:rsid w:val="004B50B4"/>
    <w:rsid w:val="004B5F10"/>
    <w:rsid w:val="004C18EB"/>
    <w:rsid w:val="004C2B35"/>
    <w:rsid w:val="004C32D4"/>
    <w:rsid w:val="004C33DD"/>
    <w:rsid w:val="004C586C"/>
    <w:rsid w:val="004C5B64"/>
    <w:rsid w:val="004C6614"/>
    <w:rsid w:val="004C6A08"/>
    <w:rsid w:val="004C7F12"/>
    <w:rsid w:val="004D04AA"/>
    <w:rsid w:val="004D13E4"/>
    <w:rsid w:val="004D1509"/>
    <w:rsid w:val="004D5816"/>
    <w:rsid w:val="004D7532"/>
    <w:rsid w:val="004D7765"/>
    <w:rsid w:val="004E113C"/>
    <w:rsid w:val="004E2229"/>
    <w:rsid w:val="004E2DA7"/>
    <w:rsid w:val="004E3001"/>
    <w:rsid w:val="004E4E29"/>
    <w:rsid w:val="004E5545"/>
    <w:rsid w:val="004E6EED"/>
    <w:rsid w:val="004F18C6"/>
    <w:rsid w:val="004F28CD"/>
    <w:rsid w:val="004F2F68"/>
    <w:rsid w:val="004F3F96"/>
    <w:rsid w:val="004F526D"/>
    <w:rsid w:val="004F773A"/>
    <w:rsid w:val="00503725"/>
    <w:rsid w:val="0050383C"/>
    <w:rsid w:val="00504C50"/>
    <w:rsid w:val="00507449"/>
    <w:rsid w:val="00511D01"/>
    <w:rsid w:val="00512AFE"/>
    <w:rsid w:val="00512B88"/>
    <w:rsid w:val="00514921"/>
    <w:rsid w:val="00516EFB"/>
    <w:rsid w:val="00520B57"/>
    <w:rsid w:val="00520D5C"/>
    <w:rsid w:val="0052217C"/>
    <w:rsid w:val="0052284B"/>
    <w:rsid w:val="00533A7D"/>
    <w:rsid w:val="00536CE6"/>
    <w:rsid w:val="005404DC"/>
    <w:rsid w:val="005406B3"/>
    <w:rsid w:val="00544A76"/>
    <w:rsid w:val="00545477"/>
    <w:rsid w:val="00545C44"/>
    <w:rsid w:val="00546423"/>
    <w:rsid w:val="00546790"/>
    <w:rsid w:val="00551638"/>
    <w:rsid w:val="00551A4B"/>
    <w:rsid w:val="00553044"/>
    <w:rsid w:val="00556C7C"/>
    <w:rsid w:val="00557E49"/>
    <w:rsid w:val="00560E08"/>
    <w:rsid w:val="00563DE3"/>
    <w:rsid w:val="005640B1"/>
    <w:rsid w:val="00575B80"/>
    <w:rsid w:val="005761C6"/>
    <w:rsid w:val="00577C67"/>
    <w:rsid w:val="00577D57"/>
    <w:rsid w:val="00577F8B"/>
    <w:rsid w:val="00580CBD"/>
    <w:rsid w:val="00582633"/>
    <w:rsid w:val="00583C6A"/>
    <w:rsid w:val="00585533"/>
    <w:rsid w:val="00587F9A"/>
    <w:rsid w:val="005905CB"/>
    <w:rsid w:val="00590F9A"/>
    <w:rsid w:val="00591E26"/>
    <w:rsid w:val="00591F6F"/>
    <w:rsid w:val="0059294E"/>
    <w:rsid w:val="00593505"/>
    <w:rsid w:val="00596B43"/>
    <w:rsid w:val="00597071"/>
    <w:rsid w:val="005A1AB4"/>
    <w:rsid w:val="005A2429"/>
    <w:rsid w:val="005A376C"/>
    <w:rsid w:val="005A5E0B"/>
    <w:rsid w:val="005A6056"/>
    <w:rsid w:val="005A6A63"/>
    <w:rsid w:val="005B4021"/>
    <w:rsid w:val="005B7C85"/>
    <w:rsid w:val="005C229C"/>
    <w:rsid w:val="005C439C"/>
    <w:rsid w:val="005C7DDF"/>
    <w:rsid w:val="005D3C21"/>
    <w:rsid w:val="005D4AE9"/>
    <w:rsid w:val="005D7A72"/>
    <w:rsid w:val="005D7E0D"/>
    <w:rsid w:val="005D7F10"/>
    <w:rsid w:val="005E49B1"/>
    <w:rsid w:val="005E6967"/>
    <w:rsid w:val="005F1011"/>
    <w:rsid w:val="005F19C9"/>
    <w:rsid w:val="005F1D1B"/>
    <w:rsid w:val="005F75CA"/>
    <w:rsid w:val="00600832"/>
    <w:rsid w:val="00600D54"/>
    <w:rsid w:val="006032E2"/>
    <w:rsid w:val="006047E4"/>
    <w:rsid w:val="0060565D"/>
    <w:rsid w:val="0060631A"/>
    <w:rsid w:val="006064CC"/>
    <w:rsid w:val="00606C65"/>
    <w:rsid w:val="0060715D"/>
    <w:rsid w:val="006073BB"/>
    <w:rsid w:val="00607D85"/>
    <w:rsid w:val="00610A0B"/>
    <w:rsid w:val="0061147B"/>
    <w:rsid w:val="006128E3"/>
    <w:rsid w:val="00615662"/>
    <w:rsid w:val="006179FD"/>
    <w:rsid w:val="006224F1"/>
    <w:rsid w:val="00622C04"/>
    <w:rsid w:val="00625ED7"/>
    <w:rsid w:val="00630B04"/>
    <w:rsid w:val="006334C1"/>
    <w:rsid w:val="0063395B"/>
    <w:rsid w:val="006345AD"/>
    <w:rsid w:val="00635F49"/>
    <w:rsid w:val="00637A39"/>
    <w:rsid w:val="00641732"/>
    <w:rsid w:val="00643C50"/>
    <w:rsid w:val="00646B19"/>
    <w:rsid w:val="00647207"/>
    <w:rsid w:val="00650176"/>
    <w:rsid w:val="006527FE"/>
    <w:rsid w:val="00654410"/>
    <w:rsid w:val="00657187"/>
    <w:rsid w:val="00660047"/>
    <w:rsid w:val="0066072A"/>
    <w:rsid w:val="00660BB1"/>
    <w:rsid w:val="0066102D"/>
    <w:rsid w:val="006621F0"/>
    <w:rsid w:val="006627E0"/>
    <w:rsid w:val="00662D06"/>
    <w:rsid w:val="0066601D"/>
    <w:rsid w:val="00667231"/>
    <w:rsid w:val="00667B81"/>
    <w:rsid w:val="00672507"/>
    <w:rsid w:val="00675140"/>
    <w:rsid w:val="00675884"/>
    <w:rsid w:val="0068171C"/>
    <w:rsid w:val="00681F55"/>
    <w:rsid w:val="00682454"/>
    <w:rsid w:val="006840B9"/>
    <w:rsid w:val="00684A38"/>
    <w:rsid w:val="00687E2C"/>
    <w:rsid w:val="00690115"/>
    <w:rsid w:val="00690A39"/>
    <w:rsid w:val="00691889"/>
    <w:rsid w:val="00693B12"/>
    <w:rsid w:val="00693D0F"/>
    <w:rsid w:val="00695001"/>
    <w:rsid w:val="00697972"/>
    <w:rsid w:val="00697ABE"/>
    <w:rsid w:val="006A13DB"/>
    <w:rsid w:val="006A22F1"/>
    <w:rsid w:val="006A2D20"/>
    <w:rsid w:val="006A5D9F"/>
    <w:rsid w:val="006A5E27"/>
    <w:rsid w:val="006A5FA9"/>
    <w:rsid w:val="006A6C3D"/>
    <w:rsid w:val="006A7966"/>
    <w:rsid w:val="006B10EA"/>
    <w:rsid w:val="006B1676"/>
    <w:rsid w:val="006B1C8F"/>
    <w:rsid w:val="006B1F8B"/>
    <w:rsid w:val="006B356C"/>
    <w:rsid w:val="006B3FF1"/>
    <w:rsid w:val="006B44B8"/>
    <w:rsid w:val="006B455F"/>
    <w:rsid w:val="006C0524"/>
    <w:rsid w:val="006C55FD"/>
    <w:rsid w:val="006C6406"/>
    <w:rsid w:val="006D447F"/>
    <w:rsid w:val="006D4E2E"/>
    <w:rsid w:val="006D57A4"/>
    <w:rsid w:val="006E2464"/>
    <w:rsid w:val="006E3FD9"/>
    <w:rsid w:val="006E42A0"/>
    <w:rsid w:val="006F071E"/>
    <w:rsid w:val="006F08F1"/>
    <w:rsid w:val="006F0CF6"/>
    <w:rsid w:val="006F151A"/>
    <w:rsid w:val="006F1DA1"/>
    <w:rsid w:val="006F301E"/>
    <w:rsid w:val="006F7008"/>
    <w:rsid w:val="006F781F"/>
    <w:rsid w:val="00700F26"/>
    <w:rsid w:val="00704438"/>
    <w:rsid w:val="0070555B"/>
    <w:rsid w:val="00706B6E"/>
    <w:rsid w:val="007070E4"/>
    <w:rsid w:val="00707C45"/>
    <w:rsid w:val="00710F45"/>
    <w:rsid w:val="007110A5"/>
    <w:rsid w:val="007166CA"/>
    <w:rsid w:val="00717888"/>
    <w:rsid w:val="0072169B"/>
    <w:rsid w:val="0072291F"/>
    <w:rsid w:val="00723A6D"/>
    <w:rsid w:val="0072781D"/>
    <w:rsid w:val="00731B6B"/>
    <w:rsid w:val="00732063"/>
    <w:rsid w:val="00735195"/>
    <w:rsid w:val="00737215"/>
    <w:rsid w:val="00737546"/>
    <w:rsid w:val="0073795C"/>
    <w:rsid w:val="00740802"/>
    <w:rsid w:val="00740BF7"/>
    <w:rsid w:val="00742B1C"/>
    <w:rsid w:val="00745878"/>
    <w:rsid w:val="0075074E"/>
    <w:rsid w:val="00762923"/>
    <w:rsid w:val="00764A8C"/>
    <w:rsid w:val="00766227"/>
    <w:rsid w:val="007703F3"/>
    <w:rsid w:val="00774CDD"/>
    <w:rsid w:val="00775598"/>
    <w:rsid w:val="00775E32"/>
    <w:rsid w:val="007777AC"/>
    <w:rsid w:val="007779EA"/>
    <w:rsid w:val="00784349"/>
    <w:rsid w:val="007844BA"/>
    <w:rsid w:val="00787229"/>
    <w:rsid w:val="00787678"/>
    <w:rsid w:val="0078784A"/>
    <w:rsid w:val="00793848"/>
    <w:rsid w:val="00795329"/>
    <w:rsid w:val="00795885"/>
    <w:rsid w:val="00797F93"/>
    <w:rsid w:val="007A2ADD"/>
    <w:rsid w:val="007B018C"/>
    <w:rsid w:val="007B3F9C"/>
    <w:rsid w:val="007B7C74"/>
    <w:rsid w:val="007C0904"/>
    <w:rsid w:val="007C164D"/>
    <w:rsid w:val="007C2203"/>
    <w:rsid w:val="007C2BA0"/>
    <w:rsid w:val="007C6823"/>
    <w:rsid w:val="007C6C5A"/>
    <w:rsid w:val="007C7127"/>
    <w:rsid w:val="007D239F"/>
    <w:rsid w:val="007D4108"/>
    <w:rsid w:val="007D7C53"/>
    <w:rsid w:val="007E0D70"/>
    <w:rsid w:val="007E1F6E"/>
    <w:rsid w:val="007E36E9"/>
    <w:rsid w:val="007E3BB6"/>
    <w:rsid w:val="007E4690"/>
    <w:rsid w:val="007E5943"/>
    <w:rsid w:val="007E5DE2"/>
    <w:rsid w:val="007F0202"/>
    <w:rsid w:val="007F03BF"/>
    <w:rsid w:val="007F0943"/>
    <w:rsid w:val="007F1A6A"/>
    <w:rsid w:val="007F20C7"/>
    <w:rsid w:val="007F54F9"/>
    <w:rsid w:val="007F6582"/>
    <w:rsid w:val="0080344A"/>
    <w:rsid w:val="00803BAA"/>
    <w:rsid w:val="00804365"/>
    <w:rsid w:val="00804C30"/>
    <w:rsid w:val="00805B72"/>
    <w:rsid w:val="008125A2"/>
    <w:rsid w:val="008141AD"/>
    <w:rsid w:val="008200B2"/>
    <w:rsid w:val="00824E83"/>
    <w:rsid w:val="00826487"/>
    <w:rsid w:val="00827BAA"/>
    <w:rsid w:val="00827BB4"/>
    <w:rsid w:val="00831B60"/>
    <w:rsid w:val="008324EE"/>
    <w:rsid w:val="0083289C"/>
    <w:rsid w:val="00836308"/>
    <w:rsid w:val="008365B6"/>
    <w:rsid w:val="00836FC9"/>
    <w:rsid w:val="00837988"/>
    <w:rsid w:val="00845666"/>
    <w:rsid w:val="00845E4F"/>
    <w:rsid w:val="008470A4"/>
    <w:rsid w:val="00847B60"/>
    <w:rsid w:val="008504C0"/>
    <w:rsid w:val="00850850"/>
    <w:rsid w:val="008531DE"/>
    <w:rsid w:val="00854168"/>
    <w:rsid w:val="008604FA"/>
    <w:rsid w:val="00861019"/>
    <w:rsid w:val="00863628"/>
    <w:rsid w:val="00865777"/>
    <w:rsid w:val="008677A1"/>
    <w:rsid w:val="00871546"/>
    <w:rsid w:val="00872594"/>
    <w:rsid w:val="00872F8D"/>
    <w:rsid w:val="0087397B"/>
    <w:rsid w:val="00876CC3"/>
    <w:rsid w:val="00881ABB"/>
    <w:rsid w:val="00883CB7"/>
    <w:rsid w:val="00884F3A"/>
    <w:rsid w:val="008876EB"/>
    <w:rsid w:val="008903A8"/>
    <w:rsid w:val="008909E6"/>
    <w:rsid w:val="00895854"/>
    <w:rsid w:val="0089781E"/>
    <w:rsid w:val="00897B90"/>
    <w:rsid w:val="008A0F18"/>
    <w:rsid w:val="008A1EEA"/>
    <w:rsid w:val="008B0DB0"/>
    <w:rsid w:val="008B0FB4"/>
    <w:rsid w:val="008B16DA"/>
    <w:rsid w:val="008B2B18"/>
    <w:rsid w:val="008B4438"/>
    <w:rsid w:val="008B46ED"/>
    <w:rsid w:val="008B4E1F"/>
    <w:rsid w:val="008B654D"/>
    <w:rsid w:val="008B66AA"/>
    <w:rsid w:val="008C046C"/>
    <w:rsid w:val="008C1E64"/>
    <w:rsid w:val="008C2BA0"/>
    <w:rsid w:val="008C4F53"/>
    <w:rsid w:val="008C6F83"/>
    <w:rsid w:val="008D0DB5"/>
    <w:rsid w:val="008D14CB"/>
    <w:rsid w:val="008D1BA5"/>
    <w:rsid w:val="008D3DF0"/>
    <w:rsid w:val="008D4D9C"/>
    <w:rsid w:val="008D6B77"/>
    <w:rsid w:val="008D7212"/>
    <w:rsid w:val="008E532E"/>
    <w:rsid w:val="008E6099"/>
    <w:rsid w:val="008E67C4"/>
    <w:rsid w:val="008F1808"/>
    <w:rsid w:val="008F1CFA"/>
    <w:rsid w:val="008F223C"/>
    <w:rsid w:val="008F22CD"/>
    <w:rsid w:val="008F4FDE"/>
    <w:rsid w:val="008F56B2"/>
    <w:rsid w:val="00903399"/>
    <w:rsid w:val="00907922"/>
    <w:rsid w:val="009102DE"/>
    <w:rsid w:val="009117CB"/>
    <w:rsid w:val="009127B7"/>
    <w:rsid w:val="0091531B"/>
    <w:rsid w:val="00920BE5"/>
    <w:rsid w:val="0092265C"/>
    <w:rsid w:val="009230D1"/>
    <w:rsid w:val="009253FE"/>
    <w:rsid w:val="0092636D"/>
    <w:rsid w:val="009266A9"/>
    <w:rsid w:val="0093185E"/>
    <w:rsid w:val="00934C3E"/>
    <w:rsid w:val="0094285D"/>
    <w:rsid w:val="009435AB"/>
    <w:rsid w:val="009446D3"/>
    <w:rsid w:val="00944AC1"/>
    <w:rsid w:val="00945C75"/>
    <w:rsid w:val="00947B80"/>
    <w:rsid w:val="009561F7"/>
    <w:rsid w:val="0096214E"/>
    <w:rsid w:val="009623B2"/>
    <w:rsid w:val="0096551A"/>
    <w:rsid w:val="00966D1D"/>
    <w:rsid w:val="009701A2"/>
    <w:rsid w:val="00971174"/>
    <w:rsid w:val="009748C9"/>
    <w:rsid w:val="009756EC"/>
    <w:rsid w:val="009764FA"/>
    <w:rsid w:val="00976EE3"/>
    <w:rsid w:val="00977266"/>
    <w:rsid w:val="00977464"/>
    <w:rsid w:val="00984C2C"/>
    <w:rsid w:val="0098504E"/>
    <w:rsid w:val="00985199"/>
    <w:rsid w:val="0098547D"/>
    <w:rsid w:val="0098597B"/>
    <w:rsid w:val="009876BD"/>
    <w:rsid w:val="009912C4"/>
    <w:rsid w:val="00995372"/>
    <w:rsid w:val="00996DE3"/>
    <w:rsid w:val="009A1225"/>
    <w:rsid w:val="009A3E75"/>
    <w:rsid w:val="009A4BC3"/>
    <w:rsid w:val="009A4C43"/>
    <w:rsid w:val="009A5DC2"/>
    <w:rsid w:val="009A5E9D"/>
    <w:rsid w:val="009A702A"/>
    <w:rsid w:val="009B21A6"/>
    <w:rsid w:val="009C1CAC"/>
    <w:rsid w:val="009C558B"/>
    <w:rsid w:val="009C6011"/>
    <w:rsid w:val="009C64ED"/>
    <w:rsid w:val="009C7180"/>
    <w:rsid w:val="009D1398"/>
    <w:rsid w:val="009D1680"/>
    <w:rsid w:val="009D1EDF"/>
    <w:rsid w:val="009D21F8"/>
    <w:rsid w:val="009D2330"/>
    <w:rsid w:val="009D2A0C"/>
    <w:rsid w:val="009D2BE3"/>
    <w:rsid w:val="009E43C2"/>
    <w:rsid w:val="009E5A33"/>
    <w:rsid w:val="009E5FC6"/>
    <w:rsid w:val="009E62A9"/>
    <w:rsid w:val="009E6C73"/>
    <w:rsid w:val="009E717E"/>
    <w:rsid w:val="009E761D"/>
    <w:rsid w:val="009F3D21"/>
    <w:rsid w:val="009F4F15"/>
    <w:rsid w:val="009F4FC2"/>
    <w:rsid w:val="009F5C6D"/>
    <w:rsid w:val="009F618E"/>
    <w:rsid w:val="009F6FC4"/>
    <w:rsid w:val="009F77AC"/>
    <w:rsid w:val="00A00228"/>
    <w:rsid w:val="00A003CE"/>
    <w:rsid w:val="00A02385"/>
    <w:rsid w:val="00A0332A"/>
    <w:rsid w:val="00A04068"/>
    <w:rsid w:val="00A10BE0"/>
    <w:rsid w:val="00A12D2B"/>
    <w:rsid w:val="00A12E9F"/>
    <w:rsid w:val="00A1301A"/>
    <w:rsid w:val="00A13E09"/>
    <w:rsid w:val="00A21288"/>
    <w:rsid w:val="00A22768"/>
    <w:rsid w:val="00A227CD"/>
    <w:rsid w:val="00A234DA"/>
    <w:rsid w:val="00A30276"/>
    <w:rsid w:val="00A30787"/>
    <w:rsid w:val="00A32A18"/>
    <w:rsid w:val="00A37DC8"/>
    <w:rsid w:val="00A41B78"/>
    <w:rsid w:val="00A442DB"/>
    <w:rsid w:val="00A44634"/>
    <w:rsid w:val="00A4464D"/>
    <w:rsid w:val="00A5116B"/>
    <w:rsid w:val="00A531FB"/>
    <w:rsid w:val="00A54932"/>
    <w:rsid w:val="00A57725"/>
    <w:rsid w:val="00A57D89"/>
    <w:rsid w:val="00A57E03"/>
    <w:rsid w:val="00A61B8A"/>
    <w:rsid w:val="00A63B7C"/>
    <w:rsid w:val="00A6507F"/>
    <w:rsid w:val="00A72C57"/>
    <w:rsid w:val="00A74F4D"/>
    <w:rsid w:val="00A74F71"/>
    <w:rsid w:val="00A756DF"/>
    <w:rsid w:val="00A75BF0"/>
    <w:rsid w:val="00A825BC"/>
    <w:rsid w:val="00A8519D"/>
    <w:rsid w:val="00A85501"/>
    <w:rsid w:val="00A8711C"/>
    <w:rsid w:val="00A8748F"/>
    <w:rsid w:val="00A8764E"/>
    <w:rsid w:val="00A90225"/>
    <w:rsid w:val="00A91057"/>
    <w:rsid w:val="00A977B4"/>
    <w:rsid w:val="00AA2D1F"/>
    <w:rsid w:val="00AA3324"/>
    <w:rsid w:val="00AA4CC6"/>
    <w:rsid w:val="00AB1BEA"/>
    <w:rsid w:val="00AB20E7"/>
    <w:rsid w:val="00AB247E"/>
    <w:rsid w:val="00AB63D6"/>
    <w:rsid w:val="00AC1420"/>
    <w:rsid w:val="00AC2890"/>
    <w:rsid w:val="00AC633D"/>
    <w:rsid w:val="00AC7347"/>
    <w:rsid w:val="00AD47C6"/>
    <w:rsid w:val="00AD4C12"/>
    <w:rsid w:val="00AD5BBE"/>
    <w:rsid w:val="00AD61D0"/>
    <w:rsid w:val="00AD7182"/>
    <w:rsid w:val="00AE0382"/>
    <w:rsid w:val="00AE09A0"/>
    <w:rsid w:val="00AE1685"/>
    <w:rsid w:val="00AE2FBD"/>
    <w:rsid w:val="00AE786E"/>
    <w:rsid w:val="00AF0C22"/>
    <w:rsid w:val="00AF3602"/>
    <w:rsid w:val="00AF4E90"/>
    <w:rsid w:val="00AF5871"/>
    <w:rsid w:val="00AF6D85"/>
    <w:rsid w:val="00AF71CA"/>
    <w:rsid w:val="00AF7762"/>
    <w:rsid w:val="00AF7CE5"/>
    <w:rsid w:val="00B02CC2"/>
    <w:rsid w:val="00B040D2"/>
    <w:rsid w:val="00B07887"/>
    <w:rsid w:val="00B078C9"/>
    <w:rsid w:val="00B11238"/>
    <w:rsid w:val="00B13A9C"/>
    <w:rsid w:val="00B1596A"/>
    <w:rsid w:val="00B16A57"/>
    <w:rsid w:val="00B222DF"/>
    <w:rsid w:val="00B2249D"/>
    <w:rsid w:val="00B233D1"/>
    <w:rsid w:val="00B23DAF"/>
    <w:rsid w:val="00B277C8"/>
    <w:rsid w:val="00B3096A"/>
    <w:rsid w:val="00B31A11"/>
    <w:rsid w:val="00B32A12"/>
    <w:rsid w:val="00B34370"/>
    <w:rsid w:val="00B35745"/>
    <w:rsid w:val="00B35A88"/>
    <w:rsid w:val="00B35F58"/>
    <w:rsid w:val="00B37473"/>
    <w:rsid w:val="00B37DA7"/>
    <w:rsid w:val="00B42D09"/>
    <w:rsid w:val="00B44520"/>
    <w:rsid w:val="00B449A2"/>
    <w:rsid w:val="00B45004"/>
    <w:rsid w:val="00B47DEA"/>
    <w:rsid w:val="00B503AB"/>
    <w:rsid w:val="00B51BB0"/>
    <w:rsid w:val="00B52672"/>
    <w:rsid w:val="00B5372E"/>
    <w:rsid w:val="00B53858"/>
    <w:rsid w:val="00B57132"/>
    <w:rsid w:val="00B6085F"/>
    <w:rsid w:val="00B61587"/>
    <w:rsid w:val="00B6360F"/>
    <w:rsid w:val="00B63B11"/>
    <w:rsid w:val="00B63EDF"/>
    <w:rsid w:val="00B64635"/>
    <w:rsid w:val="00B64889"/>
    <w:rsid w:val="00B65025"/>
    <w:rsid w:val="00B76069"/>
    <w:rsid w:val="00B86810"/>
    <w:rsid w:val="00B90A96"/>
    <w:rsid w:val="00B96240"/>
    <w:rsid w:val="00B97001"/>
    <w:rsid w:val="00BA246D"/>
    <w:rsid w:val="00BA3733"/>
    <w:rsid w:val="00BA7352"/>
    <w:rsid w:val="00BB1856"/>
    <w:rsid w:val="00BB1918"/>
    <w:rsid w:val="00BB25CA"/>
    <w:rsid w:val="00BB318A"/>
    <w:rsid w:val="00BB7358"/>
    <w:rsid w:val="00BB7605"/>
    <w:rsid w:val="00BB76C0"/>
    <w:rsid w:val="00BB7815"/>
    <w:rsid w:val="00BC07C4"/>
    <w:rsid w:val="00BC1E11"/>
    <w:rsid w:val="00BC2A83"/>
    <w:rsid w:val="00BC4BE0"/>
    <w:rsid w:val="00BD0D76"/>
    <w:rsid w:val="00BD1414"/>
    <w:rsid w:val="00BD4971"/>
    <w:rsid w:val="00BD5E56"/>
    <w:rsid w:val="00BD6512"/>
    <w:rsid w:val="00BD7B59"/>
    <w:rsid w:val="00BE17B2"/>
    <w:rsid w:val="00BE1E93"/>
    <w:rsid w:val="00BE3670"/>
    <w:rsid w:val="00BE53E7"/>
    <w:rsid w:val="00BE53FE"/>
    <w:rsid w:val="00BE5CF9"/>
    <w:rsid w:val="00BE708B"/>
    <w:rsid w:val="00BE7D1C"/>
    <w:rsid w:val="00BF1ECB"/>
    <w:rsid w:val="00BF3D05"/>
    <w:rsid w:val="00BF7ECE"/>
    <w:rsid w:val="00C0010E"/>
    <w:rsid w:val="00C005A0"/>
    <w:rsid w:val="00C03EA4"/>
    <w:rsid w:val="00C0456D"/>
    <w:rsid w:val="00C066D5"/>
    <w:rsid w:val="00C06ADF"/>
    <w:rsid w:val="00C06BEE"/>
    <w:rsid w:val="00C06C56"/>
    <w:rsid w:val="00C07071"/>
    <w:rsid w:val="00C10538"/>
    <w:rsid w:val="00C119C1"/>
    <w:rsid w:val="00C126E3"/>
    <w:rsid w:val="00C13303"/>
    <w:rsid w:val="00C13A92"/>
    <w:rsid w:val="00C13DFA"/>
    <w:rsid w:val="00C157CB"/>
    <w:rsid w:val="00C16CCB"/>
    <w:rsid w:val="00C16F00"/>
    <w:rsid w:val="00C24D00"/>
    <w:rsid w:val="00C25F5D"/>
    <w:rsid w:val="00C27543"/>
    <w:rsid w:val="00C2756A"/>
    <w:rsid w:val="00C33CC4"/>
    <w:rsid w:val="00C35BD6"/>
    <w:rsid w:val="00C408C4"/>
    <w:rsid w:val="00C42FEB"/>
    <w:rsid w:val="00C44F37"/>
    <w:rsid w:val="00C462BF"/>
    <w:rsid w:val="00C474EB"/>
    <w:rsid w:val="00C52F87"/>
    <w:rsid w:val="00C5383D"/>
    <w:rsid w:val="00C53A84"/>
    <w:rsid w:val="00C5461D"/>
    <w:rsid w:val="00C546D1"/>
    <w:rsid w:val="00C55654"/>
    <w:rsid w:val="00C57197"/>
    <w:rsid w:val="00C60BD1"/>
    <w:rsid w:val="00C723DA"/>
    <w:rsid w:val="00C74B7D"/>
    <w:rsid w:val="00C77629"/>
    <w:rsid w:val="00C8101E"/>
    <w:rsid w:val="00C81AB5"/>
    <w:rsid w:val="00C82B95"/>
    <w:rsid w:val="00C831BA"/>
    <w:rsid w:val="00C84072"/>
    <w:rsid w:val="00C8630F"/>
    <w:rsid w:val="00C926D7"/>
    <w:rsid w:val="00C93552"/>
    <w:rsid w:val="00C95956"/>
    <w:rsid w:val="00C95C7F"/>
    <w:rsid w:val="00C96873"/>
    <w:rsid w:val="00C96C6C"/>
    <w:rsid w:val="00CA16F9"/>
    <w:rsid w:val="00CA1A55"/>
    <w:rsid w:val="00CA1AB7"/>
    <w:rsid w:val="00CA22C8"/>
    <w:rsid w:val="00CA3645"/>
    <w:rsid w:val="00CA422D"/>
    <w:rsid w:val="00CA67F4"/>
    <w:rsid w:val="00CA745E"/>
    <w:rsid w:val="00CB0154"/>
    <w:rsid w:val="00CB0E02"/>
    <w:rsid w:val="00CB119A"/>
    <w:rsid w:val="00CB1EDB"/>
    <w:rsid w:val="00CB2A70"/>
    <w:rsid w:val="00CB2B5C"/>
    <w:rsid w:val="00CB2ECE"/>
    <w:rsid w:val="00CB6832"/>
    <w:rsid w:val="00CB6FE7"/>
    <w:rsid w:val="00CC2FB1"/>
    <w:rsid w:val="00CC4FCE"/>
    <w:rsid w:val="00CC72AC"/>
    <w:rsid w:val="00CC75E4"/>
    <w:rsid w:val="00CD1768"/>
    <w:rsid w:val="00CD1F91"/>
    <w:rsid w:val="00CD231D"/>
    <w:rsid w:val="00CD3946"/>
    <w:rsid w:val="00CD4685"/>
    <w:rsid w:val="00CE118A"/>
    <w:rsid w:val="00CE53FD"/>
    <w:rsid w:val="00CE6ADA"/>
    <w:rsid w:val="00CF0074"/>
    <w:rsid w:val="00CF416A"/>
    <w:rsid w:val="00CF7581"/>
    <w:rsid w:val="00CF760E"/>
    <w:rsid w:val="00D03A39"/>
    <w:rsid w:val="00D060A5"/>
    <w:rsid w:val="00D0684E"/>
    <w:rsid w:val="00D07E66"/>
    <w:rsid w:val="00D10D55"/>
    <w:rsid w:val="00D11446"/>
    <w:rsid w:val="00D161B7"/>
    <w:rsid w:val="00D165E4"/>
    <w:rsid w:val="00D16659"/>
    <w:rsid w:val="00D16C98"/>
    <w:rsid w:val="00D214E8"/>
    <w:rsid w:val="00D21818"/>
    <w:rsid w:val="00D22685"/>
    <w:rsid w:val="00D233E9"/>
    <w:rsid w:val="00D3391F"/>
    <w:rsid w:val="00D3512C"/>
    <w:rsid w:val="00D3712A"/>
    <w:rsid w:val="00D41108"/>
    <w:rsid w:val="00D44C80"/>
    <w:rsid w:val="00D4668F"/>
    <w:rsid w:val="00D51E1B"/>
    <w:rsid w:val="00D5603D"/>
    <w:rsid w:val="00D562FA"/>
    <w:rsid w:val="00D57A64"/>
    <w:rsid w:val="00D600C5"/>
    <w:rsid w:val="00D619E3"/>
    <w:rsid w:val="00D61D8C"/>
    <w:rsid w:val="00D626FA"/>
    <w:rsid w:val="00D655AE"/>
    <w:rsid w:val="00D708F1"/>
    <w:rsid w:val="00D70B8A"/>
    <w:rsid w:val="00D70FA9"/>
    <w:rsid w:val="00D72433"/>
    <w:rsid w:val="00D74066"/>
    <w:rsid w:val="00D75092"/>
    <w:rsid w:val="00D756D9"/>
    <w:rsid w:val="00D75D82"/>
    <w:rsid w:val="00D76868"/>
    <w:rsid w:val="00D80664"/>
    <w:rsid w:val="00D842BC"/>
    <w:rsid w:val="00D86A6B"/>
    <w:rsid w:val="00D871A1"/>
    <w:rsid w:val="00D87C56"/>
    <w:rsid w:val="00D918EE"/>
    <w:rsid w:val="00D9232D"/>
    <w:rsid w:val="00D9500D"/>
    <w:rsid w:val="00DA0BF7"/>
    <w:rsid w:val="00DA374C"/>
    <w:rsid w:val="00DA4747"/>
    <w:rsid w:val="00DA7A77"/>
    <w:rsid w:val="00DB2618"/>
    <w:rsid w:val="00DB5536"/>
    <w:rsid w:val="00DC0941"/>
    <w:rsid w:val="00DC1165"/>
    <w:rsid w:val="00DC1C7B"/>
    <w:rsid w:val="00DC3240"/>
    <w:rsid w:val="00DC495C"/>
    <w:rsid w:val="00DC5236"/>
    <w:rsid w:val="00DC7828"/>
    <w:rsid w:val="00DD056F"/>
    <w:rsid w:val="00DD4EB3"/>
    <w:rsid w:val="00DD5833"/>
    <w:rsid w:val="00DD58F1"/>
    <w:rsid w:val="00DD5A85"/>
    <w:rsid w:val="00DE0EE4"/>
    <w:rsid w:val="00DE2BE1"/>
    <w:rsid w:val="00DE457B"/>
    <w:rsid w:val="00DE48D9"/>
    <w:rsid w:val="00DF0EDE"/>
    <w:rsid w:val="00DF56C2"/>
    <w:rsid w:val="00E0625C"/>
    <w:rsid w:val="00E076EF"/>
    <w:rsid w:val="00E10B65"/>
    <w:rsid w:val="00E12D2A"/>
    <w:rsid w:val="00E20C3D"/>
    <w:rsid w:val="00E22D61"/>
    <w:rsid w:val="00E24791"/>
    <w:rsid w:val="00E277D3"/>
    <w:rsid w:val="00E31208"/>
    <w:rsid w:val="00E32E84"/>
    <w:rsid w:val="00E355F4"/>
    <w:rsid w:val="00E35E8F"/>
    <w:rsid w:val="00E3617F"/>
    <w:rsid w:val="00E378B1"/>
    <w:rsid w:val="00E43F5F"/>
    <w:rsid w:val="00E46031"/>
    <w:rsid w:val="00E519E4"/>
    <w:rsid w:val="00E53192"/>
    <w:rsid w:val="00E532F7"/>
    <w:rsid w:val="00E54B04"/>
    <w:rsid w:val="00E5580F"/>
    <w:rsid w:val="00E601BA"/>
    <w:rsid w:val="00E60B1B"/>
    <w:rsid w:val="00E6268E"/>
    <w:rsid w:val="00E70774"/>
    <w:rsid w:val="00E710E8"/>
    <w:rsid w:val="00E72EE3"/>
    <w:rsid w:val="00E73ED5"/>
    <w:rsid w:val="00E74A75"/>
    <w:rsid w:val="00E7627A"/>
    <w:rsid w:val="00E77ACC"/>
    <w:rsid w:val="00E81B1B"/>
    <w:rsid w:val="00E84052"/>
    <w:rsid w:val="00E85C91"/>
    <w:rsid w:val="00E90E27"/>
    <w:rsid w:val="00E93D9A"/>
    <w:rsid w:val="00E95B51"/>
    <w:rsid w:val="00E965FA"/>
    <w:rsid w:val="00EA382C"/>
    <w:rsid w:val="00EA41C7"/>
    <w:rsid w:val="00EA4FBA"/>
    <w:rsid w:val="00EA54FE"/>
    <w:rsid w:val="00EA5C06"/>
    <w:rsid w:val="00EB1FB8"/>
    <w:rsid w:val="00EB6759"/>
    <w:rsid w:val="00EC5A49"/>
    <w:rsid w:val="00ED0736"/>
    <w:rsid w:val="00ED530C"/>
    <w:rsid w:val="00ED5B79"/>
    <w:rsid w:val="00ED60FA"/>
    <w:rsid w:val="00ED6785"/>
    <w:rsid w:val="00ED7045"/>
    <w:rsid w:val="00ED7B45"/>
    <w:rsid w:val="00EE1ADF"/>
    <w:rsid w:val="00EE23A7"/>
    <w:rsid w:val="00EE2D70"/>
    <w:rsid w:val="00EE3890"/>
    <w:rsid w:val="00EE6799"/>
    <w:rsid w:val="00EE71F3"/>
    <w:rsid w:val="00EF10A1"/>
    <w:rsid w:val="00EF367D"/>
    <w:rsid w:val="00EF5267"/>
    <w:rsid w:val="00EF52CF"/>
    <w:rsid w:val="00EF6318"/>
    <w:rsid w:val="00F01738"/>
    <w:rsid w:val="00F03C40"/>
    <w:rsid w:val="00F043DD"/>
    <w:rsid w:val="00F055B6"/>
    <w:rsid w:val="00F06DDB"/>
    <w:rsid w:val="00F11E62"/>
    <w:rsid w:val="00F121E3"/>
    <w:rsid w:val="00F12554"/>
    <w:rsid w:val="00F13460"/>
    <w:rsid w:val="00F13C00"/>
    <w:rsid w:val="00F14956"/>
    <w:rsid w:val="00F16F24"/>
    <w:rsid w:val="00F20875"/>
    <w:rsid w:val="00F210C9"/>
    <w:rsid w:val="00F2139E"/>
    <w:rsid w:val="00F24D55"/>
    <w:rsid w:val="00F275DE"/>
    <w:rsid w:val="00F27AE1"/>
    <w:rsid w:val="00F27D18"/>
    <w:rsid w:val="00F31790"/>
    <w:rsid w:val="00F372DE"/>
    <w:rsid w:val="00F4002E"/>
    <w:rsid w:val="00F424A5"/>
    <w:rsid w:val="00F4313A"/>
    <w:rsid w:val="00F45719"/>
    <w:rsid w:val="00F4748E"/>
    <w:rsid w:val="00F5164B"/>
    <w:rsid w:val="00F51D93"/>
    <w:rsid w:val="00F52AE1"/>
    <w:rsid w:val="00F532E9"/>
    <w:rsid w:val="00F53EAF"/>
    <w:rsid w:val="00F54149"/>
    <w:rsid w:val="00F5456B"/>
    <w:rsid w:val="00F55D0F"/>
    <w:rsid w:val="00F55DDD"/>
    <w:rsid w:val="00F62827"/>
    <w:rsid w:val="00F6376F"/>
    <w:rsid w:val="00F63F58"/>
    <w:rsid w:val="00F64255"/>
    <w:rsid w:val="00F64CD2"/>
    <w:rsid w:val="00F6669A"/>
    <w:rsid w:val="00F73EBB"/>
    <w:rsid w:val="00F74B2B"/>
    <w:rsid w:val="00F77E71"/>
    <w:rsid w:val="00F87BA6"/>
    <w:rsid w:val="00F90DE5"/>
    <w:rsid w:val="00F91380"/>
    <w:rsid w:val="00F93205"/>
    <w:rsid w:val="00F972DB"/>
    <w:rsid w:val="00F97B17"/>
    <w:rsid w:val="00FA668C"/>
    <w:rsid w:val="00FA6DFC"/>
    <w:rsid w:val="00FA7121"/>
    <w:rsid w:val="00FA7998"/>
    <w:rsid w:val="00FB148F"/>
    <w:rsid w:val="00FB46A4"/>
    <w:rsid w:val="00FB7483"/>
    <w:rsid w:val="00FB77EF"/>
    <w:rsid w:val="00FC16DC"/>
    <w:rsid w:val="00FC31DE"/>
    <w:rsid w:val="00FC39C2"/>
    <w:rsid w:val="00FC5521"/>
    <w:rsid w:val="00FC7424"/>
    <w:rsid w:val="00FD63B3"/>
    <w:rsid w:val="00FE0C99"/>
    <w:rsid w:val="00FF4B07"/>
    <w:rsid w:val="00FF5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28FA3"/>
  <w15:chartTrackingRefBased/>
  <w15:docId w15:val="{752D3046-D120-4E4D-9472-2D835A56F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0D9"/>
    <w:pPr>
      <w:spacing w:before="200"/>
    </w:pPr>
    <w:rPr>
      <w:rFonts w:ascii="Roboto" w:hAnsi="Roboto"/>
      <w:color w:val="000000" w:themeColor="text1"/>
      <w:sz w:val="20"/>
    </w:rPr>
  </w:style>
  <w:style w:type="paragraph" w:styleId="Heading1">
    <w:name w:val="heading 1"/>
    <w:aliases w:val="Paper Name"/>
    <w:basedOn w:val="Normal"/>
    <w:next w:val="Normal"/>
    <w:link w:val="Heading1Char"/>
    <w:uiPriority w:val="9"/>
    <w:qFormat/>
    <w:rsid w:val="00431F2F"/>
    <w:pPr>
      <w:widowControl w:val="0"/>
      <w:pBdr>
        <w:top w:val="single" w:sz="48" w:space="0" w:color="2F5496" w:themeColor="accent1" w:themeShade="BF"/>
        <w:bottom w:val="single" w:sz="48" w:space="0" w:color="2F5496" w:themeColor="accent1" w:themeShade="BF"/>
      </w:pBdr>
      <w:shd w:val="clear" w:color="auto" w:fill="2F5496" w:themeFill="accent1" w:themeFillShade="BF"/>
      <w:spacing w:before="0"/>
      <w:ind w:right="-1008" w:hanging="1440"/>
      <w:outlineLvl w:val="0"/>
    </w:pPr>
    <w:rPr>
      <w:rFonts w:cs="Aharoni"/>
      <w:noProof/>
      <w:color w:val="FFFFFF" w:themeColor="background1"/>
      <w:sz w:val="52"/>
      <w:szCs w:val="52"/>
    </w:rPr>
  </w:style>
  <w:style w:type="paragraph" w:styleId="Heading2">
    <w:name w:val="heading 2"/>
    <w:aliases w:val="Heading 2-Left"/>
    <w:basedOn w:val="Normal"/>
    <w:next w:val="Normal"/>
    <w:link w:val="Heading2Char"/>
    <w:uiPriority w:val="9"/>
    <w:unhideWhenUsed/>
    <w:qFormat/>
    <w:rsid w:val="00AF5871"/>
    <w:pPr>
      <w:pBdr>
        <w:top w:val="single" w:sz="48" w:space="1" w:color="B8E08C"/>
        <w:bottom w:val="single" w:sz="18" w:space="1" w:color="B8E08C"/>
      </w:pBdr>
      <w:shd w:val="clear" w:color="auto" w:fill="B8E08C"/>
      <w:spacing w:before="360"/>
      <w:ind w:left="-1440" w:firstLine="1440"/>
      <w:outlineLvl w:val="1"/>
    </w:pPr>
    <w:rPr>
      <w:b/>
      <w:smallCaps/>
      <w:color w:val="2F5496" w:themeColor="accent1" w:themeShade="BF"/>
      <w:sz w:val="28"/>
      <w:szCs w:val="28"/>
    </w:rPr>
  </w:style>
  <w:style w:type="paragraph" w:styleId="Heading3">
    <w:name w:val="heading 3"/>
    <w:aliases w:val="Heading 3-Left"/>
    <w:basedOn w:val="Heading2"/>
    <w:next w:val="Normal"/>
    <w:link w:val="Heading3Char"/>
    <w:uiPriority w:val="9"/>
    <w:unhideWhenUsed/>
    <w:qFormat/>
    <w:rsid w:val="00AF5871"/>
    <w:pPr>
      <w:widowControl w:val="0"/>
      <w:pBdr>
        <w:top w:val="none" w:sz="0" w:space="0" w:color="auto"/>
      </w:pBdr>
      <w:shd w:val="clear" w:color="auto" w:fill="auto"/>
      <w:ind w:left="-360" w:firstLine="360"/>
      <w:outlineLvl w:val="2"/>
    </w:pPr>
    <w:rPr>
      <w:iCs/>
    </w:rPr>
  </w:style>
  <w:style w:type="paragraph" w:styleId="Heading4">
    <w:name w:val="heading 4"/>
    <w:basedOn w:val="Normal"/>
    <w:next w:val="Normal"/>
    <w:link w:val="Heading4Char"/>
    <w:uiPriority w:val="9"/>
    <w:unhideWhenUsed/>
    <w:qFormat/>
    <w:rsid w:val="00AF5871"/>
    <w:pPr>
      <w:keepNext/>
      <w:keepLines/>
      <w:shd w:val="clear" w:color="E2EFD9" w:themeColor="accent6" w:themeTint="33" w:fill="auto"/>
      <w:spacing w:before="360"/>
      <w:outlineLvl w:val="3"/>
    </w:pPr>
    <w:rPr>
      <w:rFonts w:eastAsiaTheme="majorEastAsia" w:cstheme="majorBidi"/>
      <w:b/>
      <w:iCs/>
      <w:smallCaps/>
      <w:color w:val="2F5496" w:themeColor="accent1" w:themeShade="BF"/>
      <w:sz w:val="28"/>
    </w:rPr>
  </w:style>
  <w:style w:type="paragraph" w:styleId="Heading5">
    <w:name w:val="heading 5"/>
    <w:basedOn w:val="Normal"/>
    <w:next w:val="Normal"/>
    <w:link w:val="Heading5Char"/>
    <w:uiPriority w:val="9"/>
    <w:unhideWhenUsed/>
    <w:qFormat/>
    <w:rsid w:val="00861019"/>
    <w:pPr>
      <w:keepNext/>
      <w:keepLines/>
      <w:spacing w:before="360"/>
      <w:outlineLvl w:val="4"/>
    </w:pPr>
    <w:rPr>
      <w:rFonts w:eastAsiaTheme="majorEastAsia" w:cstheme="majorBidi"/>
      <w:b/>
      <w:i/>
      <w:smallCaps/>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per Name Char"/>
    <w:basedOn w:val="DefaultParagraphFont"/>
    <w:link w:val="Heading1"/>
    <w:uiPriority w:val="9"/>
    <w:rsid w:val="00431F2F"/>
    <w:rPr>
      <w:rFonts w:ascii="Roboto" w:hAnsi="Roboto" w:cs="Aharoni"/>
      <w:noProof/>
      <w:color w:val="FFFFFF" w:themeColor="background1"/>
      <w:sz w:val="52"/>
      <w:szCs w:val="52"/>
      <w:shd w:val="clear" w:color="auto" w:fill="2F5496" w:themeFill="accent1" w:themeFillShade="BF"/>
    </w:rPr>
  </w:style>
  <w:style w:type="character" w:customStyle="1" w:styleId="Heading2Char">
    <w:name w:val="Heading 2 Char"/>
    <w:aliases w:val="Heading 2-Left Char"/>
    <w:basedOn w:val="DefaultParagraphFont"/>
    <w:link w:val="Heading2"/>
    <w:uiPriority w:val="9"/>
    <w:rsid w:val="00AF5871"/>
    <w:rPr>
      <w:rFonts w:ascii="Roboto" w:hAnsi="Roboto"/>
      <w:b/>
      <w:smallCaps/>
      <w:color w:val="2F5496" w:themeColor="accent1" w:themeShade="BF"/>
      <w:sz w:val="28"/>
      <w:szCs w:val="28"/>
      <w:shd w:val="clear" w:color="auto" w:fill="B8E08C"/>
    </w:rPr>
  </w:style>
  <w:style w:type="character" w:customStyle="1" w:styleId="Heading4Char">
    <w:name w:val="Heading 4 Char"/>
    <w:basedOn w:val="DefaultParagraphFont"/>
    <w:link w:val="Heading4"/>
    <w:uiPriority w:val="9"/>
    <w:rsid w:val="00AF5871"/>
    <w:rPr>
      <w:rFonts w:ascii="Roboto" w:eastAsiaTheme="majorEastAsia" w:hAnsi="Roboto" w:cstheme="majorBidi"/>
      <w:b/>
      <w:iCs/>
      <w:smallCaps/>
      <w:color w:val="2F5496" w:themeColor="accent1" w:themeShade="BF"/>
      <w:sz w:val="28"/>
      <w:shd w:val="clear" w:color="E2EFD9" w:themeColor="accent6" w:themeTint="33" w:fill="auto"/>
    </w:rPr>
  </w:style>
  <w:style w:type="character" w:customStyle="1" w:styleId="Heading3Char">
    <w:name w:val="Heading 3 Char"/>
    <w:aliases w:val="Heading 3-Left Char"/>
    <w:basedOn w:val="DefaultParagraphFont"/>
    <w:link w:val="Heading3"/>
    <w:uiPriority w:val="9"/>
    <w:rsid w:val="00AF5871"/>
    <w:rPr>
      <w:rFonts w:ascii="Roboto" w:hAnsi="Roboto"/>
      <w:b/>
      <w:iCs/>
      <w:smallCaps/>
      <w:color w:val="2F5496" w:themeColor="accent1" w:themeShade="BF"/>
      <w:sz w:val="28"/>
      <w:szCs w:val="28"/>
    </w:rPr>
  </w:style>
  <w:style w:type="character" w:customStyle="1" w:styleId="Heading5Char">
    <w:name w:val="Heading 5 Char"/>
    <w:basedOn w:val="DefaultParagraphFont"/>
    <w:link w:val="Heading5"/>
    <w:uiPriority w:val="9"/>
    <w:rsid w:val="00861019"/>
    <w:rPr>
      <w:rFonts w:ascii="Roboto" w:eastAsiaTheme="majorEastAsia" w:hAnsi="Roboto" w:cstheme="majorBidi"/>
      <w:b/>
      <w:i/>
      <w:smallCaps/>
      <w:color w:val="2F5496" w:themeColor="accent1" w:themeShade="BF"/>
    </w:rPr>
  </w:style>
  <w:style w:type="paragraph" w:styleId="Header">
    <w:name w:val="header"/>
    <w:basedOn w:val="Normal"/>
    <w:link w:val="HeaderChar"/>
    <w:uiPriority w:val="99"/>
    <w:unhideWhenUsed/>
    <w:rsid w:val="005F1011"/>
    <w:pPr>
      <w:tabs>
        <w:tab w:val="center" w:pos="4680"/>
        <w:tab w:val="right" w:pos="9360"/>
      </w:tabs>
    </w:pPr>
  </w:style>
  <w:style w:type="character" w:customStyle="1" w:styleId="HeaderChar">
    <w:name w:val="Header Char"/>
    <w:basedOn w:val="DefaultParagraphFont"/>
    <w:link w:val="Header"/>
    <w:uiPriority w:val="99"/>
    <w:rsid w:val="005F1011"/>
  </w:style>
  <w:style w:type="paragraph" w:styleId="Footer">
    <w:name w:val="footer"/>
    <w:basedOn w:val="Normal"/>
    <w:link w:val="FooterChar"/>
    <w:uiPriority w:val="99"/>
    <w:unhideWhenUsed/>
    <w:rsid w:val="005F1011"/>
    <w:pPr>
      <w:tabs>
        <w:tab w:val="center" w:pos="4680"/>
        <w:tab w:val="right" w:pos="9360"/>
      </w:tabs>
    </w:pPr>
  </w:style>
  <w:style w:type="character" w:customStyle="1" w:styleId="FooterChar">
    <w:name w:val="Footer Char"/>
    <w:basedOn w:val="DefaultParagraphFont"/>
    <w:link w:val="Footer"/>
    <w:uiPriority w:val="99"/>
    <w:rsid w:val="005F1011"/>
  </w:style>
  <w:style w:type="paragraph" w:styleId="NormalWeb">
    <w:name w:val="Normal (Web)"/>
    <w:basedOn w:val="Normal"/>
    <w:uiPriority w:val="99"/>
    <w:unhideWhenUsed/>
    <w:rsid w:val="00A8748F"/>
    <w:pPr>
      <w:spacing w:before="100" w:beforeAutospacing="1" w:after="100" w:afterAutospacing="1"/>
    </w:pPr>
    <w:rPr>
      <w:rFonts w:eastAsia="Times New Roman"/>
    </w:rPr>
  </w:style>
  <w:style w:type="character" w:styleId="Hyperlink">
    <w:name w:val="Hyperlink"/>
    <w:basedOn w:val="DefaultParagraphFont"/>
    <w:uiPriority w:val="99"/>
    <w:unhideWhenUsed/>
    <w:rsid w:val="00A8748F"/>
    <w:rPr>
      <w:color w:val="0000FF"/>
      <w:u w:val="single"/>
    </w:rPr>
  </w:style>
  <w:style w:type="paragraph" w:styleId="ListParagraph">
    <w:name w:val="List Paragraph"/>
    <w:basedOn w:val="Normal"/>
    <w:uiPriority w:val="34"/>
    <w:qFormat/>
    <w:rsid w:val="00795329"/>
    <w:pPr>
      <w:ind w:left="720"/>
      <w:contextualSpacing/>
    </w:pPr>
  </w:style>
  <w:style w:type="character" w:styleId="Emphasis">
    <w:name w:val="Emphasis"/>
    <w:basedOn w:val="Heading3Char"/>
    <w:uiPriority w:val="20"/>
    <w:rsid w:val="008E67C4"/>
    <w:rPr>
      <w:rFonts w:ascii="Abadi" w:hAnsi="Abadi"/>
      <w:b/>
      <w:i w:val="0"/>
      <w:iCs w:val="0"/>
      <w:caps w:val="0"/>
      <w:smallCaps/>
      <w:strike w:val="0"/>
      <w:dstrike w:val="0"/>
      <w:vanish w:val="0"/>
      <w:color w:val="384BBA"/>
      <w:sz w:val="28"/>
      <w:szCs w:val="28"/>
      <w:vertAlign w:val="baseline"/>
    </w:rPr>
  </w:style>
  <w:style w:type="paragraph" w:styleId="NoSpacing">
    <w:name w:val="No Spacing"/>
    <w:uiPriority w:val="1"/>
    <w:rsid w:val="00610A0B"/>
    <w:rPr>
      <w:rFonts w:ascii="Abadi" w:hAnsi="Abadi"/>
      <w:color w:val="000000" w:themeColor="text1"/>
    </w:rPr>
  </w:style>
  <w:style w:type="paragraph" w:styleId="Title">
    <w:name w:val="Title"/>
    <w:basedOn w:val="Normal"/>
    <w:next w:val="Normal"/>
    <w:link w:val="TitleChar"/>
    <w:uiPriority w:val="10"/>
    <w:rsid w:val="00903399"/>
    <w:pPr>
      <w:contextualSpacing/>
    </w:pPr>
    <w:rPr>
      <w:rFonts w:eastAsiaTheme="majorEastAsia" w:cstheme="majorBidi"/>
      <w:color w:val="FFFFFF" w:themeColor="background1"/>
      <w:kern w:val="28"/>
      <w:sz w:val="56"/>
      <w:szCs w:val="56"/>
    </w:rPr>
  </w:style>
  <w:style w:type="character" w:styleId="CommentReference">
    <w:name w:val="annotation reference"/>
    <w:basedOn w:val="DefaultParagraphFont"/>
    <w:uiPriority w:val="99"/>
    <w:semiHidden/>
    <w:unhideWhenUsed/>
    <w:rsid w:val="000344AF"/>
    <w:rPr>
      <w:sz w:val="16"/>
      <w:szCs w:val="16"/>
    </w:rPr>
  </w:style>
  <w:style w:type="paragraph" w:styleId="CommentText">
    <w:name w:val="annotation text"/>
    <w:basedOn w:val="Normal"/>
    <w:link w:val="CommentTextChar"/>
    <w:uiPriority w:val="99"/>
    <w:semiHidden/>
    <w:unhideWhenUsed/>
    <w:rsid w:val="000344AF"/>
    <w:rPr>
      <w:szCs w:val="20"/>
    </w:rPr>
  </w:style>
  <w:style w:type="character" w:customStyle="1" w:styleId="CommentTextChar">
    <w:name w:val="Comment Text Char"/>
    <w:basedOn w:val="DefaultParagraphFont"/>
    <w:link w:val="CommentText"/>
    <w:uiPriority w:val="99"/>
    <w:semiHidden/>
    <w:rsid w:val="000344AF"/>
    <w:rPr>
      <w:rFonts w:ascii="Abadi" w:hAnsi="Abadi"/>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344AF"/>
    <w:rPr>
      <w:b/>
      <w:bCs/>
    </w:rPr>
  </w:style>
  <w:style w:type="character" w:customStyle="1" w:styleId="CommentSubjectChar">
    <w:name w:val="Comment Subject Char"/>
    <w:basedOn w:val="CommentTextChar"/>
    <w:link w:val="CommentSubject"/>
    <w:uiPriority w:val="99"/>
    <w:semiHidden/>
    <w:rsid w:val="000344AF"/>
    <w:rPr>
      <w:rFonts w:ascii="Abadi" w:hAnsi="Abadi"/>
      <w:b/>
      <w:bCs/>
      <w:color w:val="000000" w:themeColor="text1"/>
      <w:sz w:val="20"/>
      <w:szCs w:val="20"/>
    </w:rPr>
  </w:style>
  <w:style w:type="paragraph" w:styleId="BalloonText">
    <w:name w:val="Balloon Text"/>
    <w:basedOn w:val="Normal"/>
    <w:link w:val="BalloonTextChar"/>
    <w:uiPriority w:val="99"/>
    <w:semiHidden/>
    <w:unhideWhenUsed/>
    <w:rsid w:val="000344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4AF"/>
    <w:rPr>
      <w:rFonts w:ascii="Segoe UI" w:hAnsi="Segoe UI" w:cs="Segoe UI"/>
      <w:color w:val="000000" w:themeColor="text1"/>
      <w:sz w:val="18"/>
      <w:szCs w:val="18"/>
    </w:rPr>
  </w:style>
  <w:style w:type="paragraph" w:styleId="Caption">
    <w:name w:val="caption"/>
    <w:basedOn w:val="Normal"/>
    <w:next w:val="Normal"/>
    <w:uiPriority w:val="35"/>
    <w:unhideWhenUsed/>
    <w:qFormat/>
    <w:rsid w:val="00C44F37"/>
    <w:rPr>
      <w:i/>
      <w:iCs/>
      <w:color w:val="44546A" w:themeColor="text2"/>
      <w:sz w:val="18"/>
      <w:szCs w:val="18"/>
    </w:rPr>
  </w:style>
  <w:style w:type="character" w:customStyle="1" w:styleId="TitleChar">
    <w:name w:val="Title Char"/>
    <w:basedOn w:val="DefaultParagraphFont"/>
    <w:link w:val="Title"/>
    <w:uiPriority w:val="10"/>
    <w:rsid w:val="00903399"/>
    <w:rPr>
      <w:rFonts w:ascii="Abadi" w:eastAsiaTheme="majorEastAsia" w:hAnsi="Abadi" w:cstheme="majorBidi"/>
      <w:color w:val="FFFFFF" w:themeColor="background1"/>
      <w:kern w:val="28"/>
      <w:sz w:val="56"/>
      <w:szCs w:val="56"/>
    </w:rPr>
  </w:style>
  <w:style w:type="character" w:styleId="UnresolvedMention">
    <w:name w:val="Unresolved Mention"/>
    <w:basedOn w:val="DefaultParagraphFont"/>
    <w:uiPriority w:val="99"/>
    <w:semiHidden/>
    <w:unhideWhenUsed/>
    <w:rsid w:val="00085C56"/>
    <w:rPr>
      <w:color w:val="605E5C"/>
      <w:shd w:val="clear" w:color="auto" w:fill="E1DFDD"/>
    </w:rPr>
  </w:style>
  <w:style w:type="character" w:styleId="FollowedHyperlink">
    <w:name w:val="FollowedHyperlink"/>
    <w:basedOn w:val="DefaultParagraphFont"/>
    <w:uiPriority w:val="99"/>
    <w:semiHidden/>
    <w:unhideWhenUsed/>
    <w:rsid w:val="004C586C"/>
    <w:rPr>
      <w:color w:val="954F72" w:themeColor="followedHyperlink"/>
      <w:u w:val="single"/>
    </w:rPr>
  </w:style>
  <w:style w:type="character" w:styleId="Strong">
    <w:name w:val="Strong"/>
    <w:basedOn w:val="DefaultParagraphFont"/>
    <w:uiPriority w:val="22"/>
    <w:rsid w:val="008B654D"/>
    <w:rPr>
      <w:b/>
      <w:bCs/>
    </w:rPr>
  </w:style>
  <w:style w:type="paragraph" w:customStyle="1" w:styleId="cdt4ke">
    <w:name w:val="cdt4ke"/>
    <w:basedOn w:val="Normal"/>
    <w:rsid w:val="008B654D"/>
    <w:pPr>
      <w:spacing w:before="100" w:beforeAutospacing="1" w:after="100" w:afterAutospacing="1"/>
    </w:pPr>
    <w:rPr>
      <w:rFonts w:ascii="Times New Roman" w:eastAsia="Times New Roman" w:hAnsi="Times New Roman"/>
      <w:color w:val="auto"/>
      <w:sz w:val="24"/>
    </w:rPr>
  </w:style>
  <w:style w:type="paragraph" w:customStyle="1" w:styleId="Heading2-right">
    <w:name w:val="Heading 2-right"/>
    <w:basedOn w:val="Heading2"/>
    <w:next w:val="Normal"/>
    <w:link w:val="Heading2-rightChar"/>
    <w:qFormat/>
    <w:rsid w:val="006A6C3D"/>
    <w:pPr>
      <w:ind w:left="0" w:right="-1008" w:firstLine="0"/>
    </w:pPr>
  </w:style>
  <w:style w:type="paragraph" w:customStyle="1" w:styleId="Heading3-right">
    <w:name w:val="Heading 3-right"/>
    <w:basedOn w:val="Heading3"/>
    <w:next w:val="Normal"/>
    <w:qFormat/>
    <w:rsid w:val="00AF5871"/>
    <w:pPr>
      <w:ind w:left="0" w:right="-360" w:firstLine="0"/>
    </w:pPr>
    <w:rPr>
      <w:bCs/>
    </w:rPr>
  </w:style>
  <w:style w:type="character" w:customStyle="1" w:styleId="Heading2-rightChar">
    <w:name w:val="Heading 2-right Char"/>
    <w:basedOn w:val="Heading2Char"/>
    <w:link w:val="Heading2-right"/>
    <w:rsid w:val="006A6C3D"/>
    <w:rPr>
      <w:rFonts w:ascii="Roboto" w:hAnsi="Roboto"/>
      <w:b/>
      <w:smallCaps/>
      <w:color w:val="2F5496" w:themeColor="accent1" w:themeShade="BF"/>
      <w:sz w:val="28"/>
      <w:szCs w:val="28"/>
      <w:shd w:val="clear" w:color="auto" w:fill="B8E08C"/>
    </w:rPr>
  </w:style>
  <w:style w:type="paragraph" w:styleId="Subtitle">
    <w:name w:val="Subtitle"/>
    <w:basedOn w:val="Normal"/>
    <w:next w:val="Normal"/>
    <w:link w:val="SubtitleChar"/>
    <w:uiPriority w:val="11"/>
    <w:qFormat/>
    <w:rsid w:val="006B10EA"/>
    <w:pPr>
      <w:numPr>
        <w:ilvl w:val="1"/>
      </w:numPr>
      <w:pBdr>
        <w:bottom w:val="single" w:sz="48" w:space="1" w:color="2F5496" w:themeColor="accent1" w:themeShade="BF"/>
      </w:pBdr>
      <w:shd w:val="clear" w:color="auto" w:fill="2F5496" w:themeFill="accent1" w:themeFillShade="BF"/>
      <w:spacing w:before="0" w:after="200"/>
      <w:ind w:right="-1008" w:hanging="1440"/>
    </w:pPr>
    <w:rPr>
      <w:rFonts w:eastAsiaTheme="minorEastAsia" w:cstheme="minorBidi"/>
      <w:color w:val="FFFFFF" w:themeColor="background1"/>
      <w:spacing w:val="15"/>
      <w:szCs w:val="22"/>
    </w:rPr>
  </w:style>
  <w:style w:type="character" w:customStyle="1" w:styleId="SubtitleChar">
    <w:name w:val="Subtitle Char"/>
    <w:basedOn w:val="DefaultParagraphFont"/>
    <w:link w:val="Subtitle"/>
    <w:uiPriority w:val="11"/>
    <w:rsid w:val="006B10EA"/>
    <w:rPr>
      <w:rFonts w:ascii="Roboto" w:eastAsiaTheme="minorEastAsia" w:hAnsi="Roboto" w:cstheme="minorBidi"/>
      <w:color w:val="FFFFFF" w:themeColor="background1"/>
      <w:spacing w:val="15"/>
      <w:sz w:val="20"/>
      <w:szCs w:val="22"/>
      <w:shd w:val="clear" w:color="auto" w:fill="2F5496" w:themeFill="accent1" w:themeFillShade="BF"/>
    </w:rPr>
  </w:style>
  <w:style w:type="paragraph" w:customStyle="1" w:styleId="Heading2-Context">
    <w:name w:val="Heading 2-Context"/>
    <w:basedOn w:val="Heading2-right"/>
    <w:link w:val="Heading2-ContextChar"/>
    <w:qFormat/>
    <w:rsid w:val="00AF5871"/>
    <w:pPr>
      <w:pBdr>
        <w:top w:val="single" w:sz="48" w:space="1" w:color="FFE599" w:themeColor="accent4" w:themeTint="66"/>
        <w:bottom w:val="single" w:sz="18" w:space="0" w:color="FFE599" w:themeColor="accent4" w:themeTint="66"/>
      </w:pBdr>
      <w:shd w:val="clear" w:color="auto" w:fill="FFE599" w:themeFill="accent4" w:themeFillTint="66"/>
      <w:ind w:right="0"/>
    </w:pPr>
  </w:style>
  <w:style w:type="paragraph" w:customStyle="1" w:styleId="normal-context">
    <w:name w:val="normal-context"/>
    <w:basedOn w:val="Normal"/>
    <w:link w:val="normal-contextChar"/>
    <w:qFormat/>
    <w:rsid w:val="008B2B18"/>
    <w:pPr>
      <w:pBdr>
        <w:top w:val="single" w:sz="48" w:space="1" w:color="FFF2CC" w:themeColor="accent4" w:themeTint="33"/>
        <w:bottom w:val="single" w:sz="48" w:space="1" w:color="FFF2CC" w:themeColor="accent4" w:themeTint="33"/>
      </w:pBdr>
      <w:shd w:val="clear" w:color="auto" w:fill="FFF2CC" w:themeFill="accent4" w:themeFillTint="33"/>
      <w:spacing w:before="0" w:after="200"/>
    </w:pPr>
  </w:style>
  <w:style w:type="character" w:customStyle="1" w:styleId="Heading2-ContextChar">
    <w:name w:val="Heading 2-Context Char"/>
    <w:basedOn w:val="Heading2-rightChar"/>
    <w:link w:val="Heading2-Context"/>
    <w:rsid w:val="00AF5871"/>
    <w:rPr>
      <w:rFonts w:ascii="Roboto" w:hAnsi="Roboto"/>
      <w:b/>
      <w:smallCaps/>
      <w:color w:val="2F5496" w:themeColor="accent1" w:themeShade="BF"/>
      <w:sz w:val="28"/>
      <w:szCs w:val="28"/>
      <w:shd w:val="clear" w:color="auto" w:fill="FFE599" w:themeFill="accent4" w:themeFillTint="66"/>
    </w:rPr>
  </w:style>
  <w:style w:type="character" w:customStyle="1" w:styleId="normal-contextChar">
    <w:name w:val="normal-context Char"/>
    <w:basedOn w:val="DefaultParagraphFont"/>
    <w:link w:val="normal-context"/>
    <w:rsid w:val="008B2B18"/>
    <w:rPr>
      <w:rFonts w:ascii="Roboto" w:hAnsi="Roboto"/>
      <w:color w:val="000000" w:themeColor="text1"/>
      <w:sz w:val="20"/>
      <w:shd w:val="clear" w:color="auto" w:fill="FFF2CC" w:themeFill="accent4" w:themeFillTint="33"/>
    </w:rPr>
  </w:style>
  <w:style w:type="character" w:styleId="PageNumber">
    <w:name w:val="page number"/>
    <w:basedOn w:val="DefaultParagraphFont"/>
    <w:uiPriority w:val="99"/>
    <w:semiHidden/>
    <w:unhideWhenUsed/>
    <w:rsid w:val="00FA7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30774">
      <w:bodyDiv w:val="1"/>
      <w:marLeft w:val="0"/>
      <w:marRight w:val="0"/>
      <w:marTop w:val="0"/>
      <w:marBottom w:val="0"/>
      <w:divBdr>
        <w:top w:val="none" w:sz="0" w:space="0" w:color="auto"/>
        <w:left w:val="none" w:sz="0" w:space="0" w:color="auto"/>
        <w:bottom w:val="none" w:sz="0" w:space="0" w:color="auto"/>
        <w:right w:val="none" w:sz="0" w:space="0" w:color="auto"/>
      </w:divBdr>
    </w:div>
    <w:div w:id="155001174">
      <w:bodyDiv w:val="1"/>
      <w:marLeft w:val="0"/>
      <w:marRight w:val="0"/>
      <w:marTop w:val="0"/>
      <w:marBottom w:val="0"/>
      <w:divBdr>
        <w:top w:val="none" w:sz="0" w:space="0" w:color="auto"/>
        <w:left w:val="none" w:sz="0" w:space="0" w:color="auto"/>
        <w:bottom w:val="none" w:sz="0" w:space="0" w:color="auto"/>
        <w:right w:val="none" w:sz="0" w:space="0" w:color="auto"/>
      </w:divBdr>
    </w:div>
    <w:div w:id="258367867">
      <w:bodyDiv w:val="1"/>
      <w:marLeft w:val="0"/>
      <w:marRight w:val="0"/>
      <w:marTop w:val="0"/>
      <w:marBottom w:val="0"/>
      <w:divBdr>
        <w:top w:val="none" w:sz="0" w:space="0" w:color="auto"/>
        <w:left w:val="none" w:sz="0" w:space="0" w:color="auto"/>
        <w:bottom w:val="none" w:sz="0" w:space="0" w:color="auto"/>
        <w:right w:val="none" w:sz="0" w:space="0" w:color="auto"/>
      </w:divBdr>
    </w:div>
    <w:div w:id="288324947">
      <w:bodyDiv w:val="1"/>
      <w:marLeft w:val="0"/>
      <w:marRight w:val="0"/>
      <w:marTop w:val="0"/>
      <w:marBottom w:val="0"/>
      <w:divBdr>
        <w:top w:val="none" w:sz="0" w:space="0" w:color="auto"/>
        <w:left w:val="none" w:sz="0" w:space="0" w:color="auto"/>
        <w:bottom w:val="none" w:sz="0" w:space="0" w:color="auto"/>
        <w:right w:val="none" w:sz="0" w:space="0" w:color="auto"/>
      </w:divBdr>
    </w:div>
    <w:div w:id="334966143">
      <w:bodyDiv w:val="1"/>
      <w:marLeft w:val="0"/>
      <w:marRight w:val="0"/>
      <w:marTop w:val="0"/>
      <w:marBottom w:val="0"/>
      <w:divBdr>
        <w:top w:val="none" w:sz="0" w:space="0" w:color="auto"/>
        <w:left w:val="none" w:sz="0" w:space="0" w:color="auto"/>
        <w:bottom w:val="none" w:sz="0" w:space="0" w:color="auto"/>
        <w:right w:val="none" w:sz="0" w:space="0" w:color="auto"/>
      </w:divBdr>
    </w:div>
    <w:div w:id="374933071">
      <w:bodyDiv w:val="1"/>
      <w:marLeft w:val="0"/>
      <w:marRight w:val="0"/>
      <w:marTop w:val="0"/>
      <w:marBottom w:val="0"/>
      <w:divBdr>
        <w:top w:val="none" w:sz="0" w:space="0" w:color="auto"/>
        <w:left w:val="none" w:sz="0" w:space="0" w:color="auto"/>
        <w:bottom w:val="none" w:sz="0" w:space="0" w:color="auto"/>
        <w:right w:val="none" w:sz="0" w:space="0" w:color="auto"/>
      </w:divBdr>
      <w:divsChild>
        <w:div w:id="1629704678">
          <w:marLeft w:val="0"/>
          <w:marRight w:val="0"/>
          <w:marTop w:val="0"/>
          <w:marBottom w:val="0"/>
          <w:divBdr>
            <w:top w:val="none" w:sz="0" w:space="0" w:color="auto"/>
            <w:left w:val="none" w:sz="0" w:space="0" w:color="auto"/>
            <w:bottom w:val="none" w:sz="0" w:space="0" w:color="auto"/>
            <w:right w:val="none" w:sz="0" w:space="0" w:color="auto"/>
          </w:divBdr>
        </w:div>
      </w:divsChild>
    </w:div>
    <w:div w:id="503514219">
      <w:bodyDiv w:val="1"/>
      <w:marLeft w:val="0"/>
      <w:marRight w:val="0"/>
      <w:marTop w:val="0"/>
      <w:marBottom w:val="0"/>
      <w:divBdr>
        <w:top w:val="none" w:sz="0" w:space="0" w:color="auto"/>
        <w:left w:val="none" w:sz="0" w:space="0" w:color="auto"/>
        <w:bottom w:val="none" w:sz="0" w:space="0" w:color="auto"/>
        <w:right w:val="none" w:sz="0" w:space="0" w:color="auto"/>
      </w:divBdr>
    </w:div>
    <w:div w:id="576476774">
      <w:bodyDiv w:val="1"/>
      <w:marLeft w:val="0"/>
      <w:marRight w:val="0"/>
      <w:marTop w:val="0"/>
      <w:marBottom w:val="0"/>
      <w:divBdr>
        <w:top w:val="none" w:sz="0" w:space="0" w:color="auto"/>
        <w:left w:val="none" w:sz="0" w:space="0" w:color="auto"/>
        <w:bottom w:val="none" w:sz="0" w:space="0" w:color="auto"/>
        <w:right w:val="none" w:sz="0" w:space="0" w:color="auto"/>
      </w:divBdr>
    </w:div>
    <w:div w:id="601450614">
      <w:bodyDiv w:val="1"/>
      <w:marLeft w:val="0"/>
      <w:marRight w:val="0"/>
      <w:marTop w:val="0"/>
      <w:marBottom w:val="0"/>
      <w:divBdr>
        <w:top w:val="none" w:sz="0" w:space="0" w:color="auto"/>
        <w:left w:val="none" w:sz="0" w:space="0" w:color="auto"/>
        <w:bottom w:val="none" w:sz="0" w:space="0" w:color="auto"/>
        <w:right w:val="none" w:sz="0" w:space="0" w:color="auto"/>
      </w:divBdr>
    </w:div>
    <w:div w:id="606356099">
      <w:bodyDiv w:val="1"/>
      <w:marLeft w:val="0"/>
      <w:marRight w:val="0"/>
      <w:marTop w:val="0"/>
      <w:marBottom w:val="0"/>
      <w:divBdr>
        <w:top w:val="none" w:sz="0" w:space="0" w:color="auto"/>
        <w:left w:val="none" w:sz="0" w:space="0" w:color="auto"/>
        <w:bottom w:val="none" w:sz="0" w:space="0" w:color="auto"/>
        <w:right w:val="none" w:sz="0" w:space="0" w:color="auto"/>
      </w:divBdr>
    </w:div>
    <w:div w:id="646671821">
      <w:bodyDiv w:val="1"/>
      <w:marLeft w:val="0"/>
      <w:marRight w:val="0"/>
      <w:marTop w:val="0"/>
      <w:marBottom w:val="0"/>
      <w:divBdr>
        <w:top w:val="none" w:sz="0" w:space="0" w:color="auto"/>
        <w:left w:val="none" w:sz="0" w:space="0" w:color="auto"/>
        <w:bottom w:val="none" w:sz="0" w:space="0" w:color="auto"/>
        <w:right w:val="none" w:sz="0" w:space="0" w:color="auto"/>
      </w:divBdr>
    </w:div>
    <w:div w:id="689599025">
      <w:bodyDiv w:val="1"/>
      <w:marLeft w:val="0"/>
      <w:marRight w:val="0"/>
      <w:marTop w:val="0"/>
      <w:marBottom w:val="0"/>
      <w:divBdr>
        <w:top w:val="none" w:sz="0" w:space="0" w:color="auto"/>
        <w:left w:val="none" w:sz="0" w:space="0" w:color="auto"/>
        <w:bottom w:val="none" w:sz="0" w:space="0" w:color="auto"/>
        <w:right w:val="none" w:sz="0" w:space="0" w:color="auto"/>
      </w:divBdr>
    </w:div>
    <w:div w:id="901985474">
      <w:bodyDiv w:val="1"/>
      <w:marLeft w:val="0"/>
      <w:marRight w:val="0"/>
      <w:marTop w:val="0"/>
      <w:marBottom w:val="0"/>
      <w:divBdr>
        <w:top w:val="none" w:sz="0" w:space="0" w:color="auto"/>
        <w:left w:val="none" w:sz="0" w:space="0" w:color="auto"/>
        <w:bottom w:val="none" w:sz="0" w:space="0" w:color="auto"/>
        <w:right w:val="none" w:sz="0" w:space="0" w:color="auto"/>
      </w:divBdr>
    </w:div>
    <w:div w:id="1018658699">
      <w:bodyDiv w:val="1"/>
      <w:marLeft w:val="0"/>
      <w:marRight w:val="0"/>
      <w:marTop w:val="0"/>
      <w:marBottom w:val="0"/>
      <w:divBdr>
        <w:top w:val="none" w:sz="0" w:space="0" w:color="auto"/>
        <w:left w:val="none" w:sz="0" w:space="0" w:color="auto"/>
        <w:bottom w:val="none" w:sz="0" w:space="0" w:color="auto"/>
        <w:right w:val="none" w:sz="0" w:space="0" w:color="auto"/>
      </w:divBdr>
    </w:div>
    <w:div w:id="1034040201">
      <w:bodyDiv w:val="1"/>
      <w:marLeft w:val="0"/>
      <w:marRight w:val="0"/>
      <w:marTop w:val="0"/>
      <w:marBottom w:val="0"/>
      <w:divBdr>
        <w:top w:val="none" w:sz="0" w:space="0" w:color="auto"/>
        <w:left w:val="none" w:sz="0" w:space="0" w:color="auto"/>
        <w:bottom w:val="none" w:sz="0" w:space="0" w:color="auto"/>
        <w:right w:val="none" w:sz="0" w:space="0" w:color="auto"/>
      </w:divBdr>
    </w:div>
    <w:div w:id="1085106157">
      <w:bodyDiv w:val="1"/>
      <w:marLeft w:val="0"/>
      <w:marRight w:val="0"/>
      <w:marTop w:val="0"/>
      <w:marBottom w:val="0"/>
      <w:divBdr>
        <w:top w:val="none" w:sz="0" w:space="0" w:color="auto"/>
        <w:left w:val="none" w:sz="0" w:space="0" w:color="auto"/>
        <w:bottom w:val="none" w:sz="0" w:space="0" w:color="auto"/>
        <w:right w:val="none" w:sz="0" w:space="0" w:color="auto"/>
      </w:divBdr>
    </w:div>
    <w:div w:id="1218201792">
      <w:bodyDiv w:val="1"/>
      <w:marLeft w:val="0"/>
      <w:marRight w:val="0"/>
      <w:marTop w:val="0"/>
      <w:marBottom w:val="0"/>
      <w:divBdr>
        <w:top w:val="none" w:sz="0" w:space="0" w:color="auto"/>
        <w:left w:val="none" w:sz="0" w:space="0" w:color="auto"/>
        <w:bottom w:val="none" w:sz="0" w:space="0" w:color="auto"/>
        <w:right w:val="none" w:sz="0" w:space="0" w:color="auto"/>
      </w:divBdr>
    </w:div>
    <w:div w:id="1246647402">
      <w:bodyDiv w:val="1"/>
      <w:marLeft w:val="0"/>
      <w:marRight w:val="0"/>
      <w:marTop w:val="0"/>
      <w:marBottom w:val="0"/>
      <w:divBdr>
        <w:top w:val="none" w:sz="0" w:space="0" w:color="auto"/>
        <w:left w:val="none" w:sz="0" w:space="0" w:color="auto"/>
        <w:bottom w:val="none" w:sz="0" w:space="0" w:color="auto"/>
        <w:right w:val="none" w:sz="0" w:space="0" w:color="auto"/>
      </w:divBdr>
    </w:div>
    <w:div w:id="1269199422">
      <w:bodyDiv w:val="1"/>
      <w:marLeft w:val="0"/>
      <w:marRight w:val="0"/>
      <w:marTop w:val="0"/>
      <w:marBottom w:val="0"/>
      <w:divBdr>
        <w:top w:val="none" w:sz="0" w:space="0" w:color="auto"/>
        <w:left w:val="none" w:sz="0" w:space="0" w:color="auto"/>
        <w:bottom w:val="none" w:sz="0" w:space="0" w:color="auto"/>
        <w:right w:val="none" w:sz="0" w:space="0" w:color="auto"/>
      </w:divBdr>
    </w:div>
    <w:div w:id="1303345776">
      <w:bodyDiv w:val="1"/>
      <w:marLeft w:val="0"/>
      <w:marRight w:val="0"/>
      <w:marTop w:val="0"/>
      <w:marBottom w:val="0"/>
      <w:divBdr>
        <w:top w:val="none" w:sz="0" w:space="0" w:color="auto"/>
        <w:left w:val="none" w:sz="0" w:space="0" w:color="auto"/>
        <w:bottom w:val="none" w:sz="0" w:space="0" w:color="auto"/>
        <w:right w:val="none" w:sz="0" w:space="0" w:color="auto"/>
      </w:divBdr>
    </w:div>
    <w:div w:id="1346441145">
      <w:bodyDiv w:val="1"/>
      <w:marLeft w:val="0"/>
      <w:marRight w:val="0"/>
      <w:marTop w:val="0"/>
      <w:marBottom w:val="0"/>
      <w:divBdr>
        <w:top w:val="none" w:sz="0" w:space="0" w:color="auto"/>
        <w:left w:val="none" w:sz="0" w:space="0" w:color="auto"/>
        <w:bottom w:val="none" w:sz="0" w:space="0" w:color="auto"/>
        <w:right w:val="none" w:sz="0" w:space="0" w:color="auto"/>
      </w:divBdr>
    </w:div>
    <w:div w:id="1357849924">
      <w:bodyDiv w:val="1"/>
      <w:marLeft w:val="0"/>
      <w:marRight w:val="0"/>
      <w:marTop w:val="0"/>
      <w:marBottom w:val="0"/>
      <w:divBdr>
        <w:top w:val="none" w:sz="0" w:space="0" w:color="auto"/>
        <w:left w:val="none" w:sz="0" w:space="0" w:color="auto"/>
        <w:bottom w:val="none" w:sz="0" w:space="0" w:color="auto"/>
        <w:right w:val="none" w:sz="0" w:space="0" w:color="auto"/>
      </w:divBdr>
    </w:div>
    <w:div w:id="1485243855">
      <w:bodyDiv w:val="1"/>
      <w:marLeft w:val="0"/>
      <w:marRight w:val="0"/>
      <w:marTop w:val="0"/>
      <w:marBottom w:val="0"/>
      <w:divBdr>
        <w:top w:val="none" w:sz="0" w:space="0" w:color="auto"/>
        <w:left w:val="none" w:sz="0" w:space="0" w:color="auto"/>
        <w:bottom w:val="none" w:sz="0" w:space="0" w:color="auto"/>
        <w:right w:val="none" w:sz="0" w:space="0" w:color="auto"/>
      </w:divBdr>
    </w:div>
    <w:div w:id="1540699418">
      <w:bodyDiv w:val="1"/>
      <w:marLeft w:val="0"/>
      <w:marRight w:val="0"/>
      <w:marTop w:val="0"/>
      <w:marBottom w:val="0"/>
      <w:divBdr>
        <w:top w:val="none" w:sz="0" w:space="0" w:color="auto"/>
        <w:left w:val="none" w:sz="0" w:space="0" w:color="auto"/>
        <w:bottom w:val="none" w:sz="0" w:space="0" w:color="auto"/>
        <w:right w:val="none" w:sz="0" w:space="0" w:color="auto"/>
      </w:divBdr>
    </w:div>
    <w:div w:id="1687711050">
      <w:bodyDiv w:val="1"/>
      <w:marLeft w:val="0"/>
      <w:marRight w:val="0"/>
      <w:marTop w:val="0"/>
      <w:marBottom w:val="0"/>
      <w:divBdr>
        <w:top w:val="none" w:sz="0" w:space="0" w:color="auto"/>
        <w:left w:val="none" w:sz="0" w:space="0" w:color="auto"/>
        <w:bottom w:val="none" w:sz="0" w:space="0" w:color="auto"/>
        <w:right w:val="none" w:sz="0" w:space="0" w:color="auto"/>
      </w:divBdr>
    </w:div>
    <w:div w:id="1703483504">
      <w:bodyDiv w:val="1"/>
      <w:marLeft w:val="0"/>
      <w:marRight w:val="0"/>
      <w:marTop w:val="0"/>
      <w:marBottom w:val="0"/>
      <w:divBdr>
        <w:top w:val="none" w:sz="0" w:space="0" w:color="auto"/>
        <w:left w:val="none" w:sz="0" w:space="0" w:color="auto"/>
        <w:bottom w:val="none" w:sz="0" w:space="0" w:color="auto"/>
        <w:right w:val="none" w:sz="0" w:space="0" w:color="auto"/>
      </w:divBdr>
    </w:div>
    <w:div w:id="1927105196">
      <w:bodyDiv w:val="1"/>
      <w:marLeft w:val="0"/>
      <w:marRight w:val="0"/>
      <w:marTop w:val="0"/>
      <w:marBottom w:val="0"/>
      <w:divBdr>
        <w:top w:val="none" w:sz="0" w:space="0" w:color="auto"/>
        <w:left w:val="none" w:sz="0" w:space="0" w:color="auto"/>
        <w:bottom w:val="none" w:sz="0" w:space="0" w:color="auto"/>
        <w:right w:val="none" w:sz="0" w:space="0" w:color="auto"/>
      </w:divBdr>
    </w:div>
    <w:div w:id="1934122212">
      <w:bodyDiv w:val="1"/>
      <w:marLeft w:val="0"/>
      <w:marRight w:val="0"/>
      <w:marTop w:val="0"/>
      <w:marBottom w:val="0"/>
      <w:divBdr>
        <w:top w:val="none" w:sz="0" w:space="0" w:color="auto"/>
        <w:left w:val="none" w:sz="0" w:space="0" w:color="auto"/>
        <w:bottom w:val="none" w:sz="0" w:space="0" w:color="auto"/>
        <w:right w:val="none" w:sz="0" w:space="0" w:color="auto"/>
      </w:divBdr>
    </w:div>
    <w:div w:id="1991710091">
      <w:bodyDiv w:val="1"/>
      <w:marLeft w:val="0"/>
      <w:marRight w:val="0"/>
      <w:marTop w:val="0"/>
      <w:marBottom w:val="0"/>
      <w:divBdr>
        <w:top w:val="none" w:sz="0" w:space="0" w:color="auto"/>
        <w:left w:val="none" w:sz="0" w:space="0" w:color="auto"/>
        <w:bottom w:val="none" w:sz="0" w:space="0" w:color="auto"/>
        <w:right w:val="none" w:sz="0" w:space="0" w:color="auto"/>
      </w:divBdr>
    </w:div>
    <w:div w:id="2030836251">
      <w:bodyDiv w:val="1"/>
      <w:marLeft w:val="0"/>
      <w:marRight w:val="0"/>
      <w:marTop w:val="0"/>
      <w:marBottom w:val="0"/>
      <w:divBdr>
        <w:top w:val="none" w:sz="0" w:space="0" w:color="auto"/>
        <w:left w:val="none" w:sz="0" w:space="0" w:color="auto"/>
        <w:bottom w:val="none" w:sz="0" w:space="0" w:color="auto"/>
        <w:right w:val="none" w:sz="0" w:space="0" w:color="auto"/>
      </w:divBdr>
    </w:div>
    <w:div w:id="2044595983">
      <w:bodyDiv w:val="1"/>
      <w:marLeft w:val="0"/>
      <w:marRight w:val="0"/>
      <w:marTop w:val="0"/>
      <w:marBottom w:val="0"/>
      <w:divBdr>
        <w:top w:val="none" w:sz="0" w:space="0" w:color="auto"/>
        <w:left w:val="none" w:sz="0" w:space="0" w:color="auto"/>
        <w:bottom w:val="none" w:sz="0" w:space="0" w:color="auto"/>
        <w:right w:val="none" w:sz="0" w:space="0" w:color="auto"/>
      </w:divBdr>
    </w:div>
    <w:div w:id="2054838983">
      <w:bodyDiv w:val="1"/>
      <w:marLeft w:val="0"/>
      <w:marRight w:val="0"/>
      <w:marTop w:val="0"/>
      <w:marBottom w:val="0"/>
      <w:divBdr>
        <w:top w:val="none" w:sz="0" w:space="0" w:color="auto"/>
        <w:left w:val="none" w:sz="0" w:space="0" w:color="auto"/>
        <w:bottom w:val="none" w:sz="0" w:space="0" w:color="auto"/>
        <w:right w:val="none" w:sz="0" w:space="0" w:color="auto"/>
      </w:divBdr>
    </w:div>
    <w:div w:id="206100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scholarsarchive.byu.edu/cgi/viewcontent.cgi?filename=5&amp;article=1007&amp;context=ipt_projects&amp;type=additional" TargetMode="External"/><Relationship Id="rId26" Type="http://schemas.openxmlformats.org/officeDocument/2006/relationships/hyperlink" Target="https://doi.org/10.1007/s40751-018-0042-7" TargetMode="Externa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hyperlink" Target="https://www.tts-international.com/on/%20demandware.static/-/Sites-TTSGroupE-commerceMaster/default/dw5149c496/images/document/IT10077%20Bee-Bot%20Manual.pdf"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journals.uwyo.edu/index.php/jtilt/article/view/7119/6029" TargetMode="External"/><Relationship Id="rId25" Type="http://schemas.openxmlformats.org/officeDocument/2006/relationships/hyperlink" Target="https://learning.ccsso.org/wp-content/uploads/%202022/11/Math_Standards1.pdf" TargetMode="External"/><Relationship Id="rId33" Type="http://schemas.openxmlformats.org/officeDocument/2006/relationships/hyperlink" Target="http://www.p12.nysed.gov/irs/statistics/enroll-n-staff/ArchiveEnrollmentData.html" TargetMode="External"/><Relationship Id="rId2" Type="http://schemas.openxmlformats.org/officeDocument/2006/relationships/numbering" Target="numbering.xml"/><Relationship Id="rId16" Type="http://schemas.openxmlformats.org/officeDocument/2006/relationships/hyperlink" Target="https://journals.uwyo.edu/index.php/jtilt/article/view/7119/6023" TargetMode="External"/><Relationship Id="rId20" Type="http://schemas.openxmlformats.org/officeDocument/2006/relationships/image" Target="media/image4.jpeg"/><Relationship Id="rId29" Type="http://schemas.openxmlformats.org/officeDocument/2006/relationships/hyperlink" Target="https://scholarsarchive.byu.edu/cgi/viewcontent.cgi?filename=5&amp;article=1007&amp;context=ipt_projects&amp;type=addition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3390/educsci10120387" TargetMode="External"/><Relationship Id="rId32" Type="http://schemas.openxmlformats.org/officeDocument/2006/relationships/hyperlink" Target="http://www.nysed.gov/common/nysed/files/programs/curriculum-instruction/computer-science-digital-fluency-standards-k-1.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journals.uwyo.edu/index.php/jtilt/article/view/7119/6027" TargetMode="External"/><Relationship Id="rId23" Type="http://schemas.openxmlformats.org/officeDocument/2006/relationships/hyperlink" Target="https://doi.org/10.1007/s40751-021-00096-6" TargetMode="External"/><Relationship Id="rId28" Type="http://schemas.openxmlformats.org/officeDocument/2006/relationships/hyperlink" Target="https://edtechbooks.org/k12blended/online_integration?book_nav=true&amp;nav_pos=0"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doi.org/10.1007/s10639-021-10765-z"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journals.uwyo.edu/index.php/jtilt/article/view/7119/6025" TargetMode="External"/><Relationship Id="rId22" Type="http://schemas.openxmlformats.org/officeDocument/2006/relationships/hyperlink" Target="https://doi.org/10.1016/j.chb.2019.%2003.018" TargetMode="External"/><Relationship Id="rId27" Type="http://schemas.openxmlformats.org/officeDocument/2006/relationships/hyperlink" Target="https://doi.org/10.1007/s40751-016-0019-3" TargetMode="External"/><Relationship Id="rId30" Type="http://schemas.openxmlformats.org/officeDocument/2006/relationships/hyperlink" Target="https://doi.org/10.26220/rev.3122" TargetMode="External"/><Relationship Id="rId35" Type="http://schemas.openxmlformats.org/officeDocument/2006/relationships/hyperlink" Target="mailto:jacob.hall@cortland.edu"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nc-sa/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journals.uwyo.edu/index.php/jtil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426CD-5930-4A91-9D5D-F35D82F3C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8</Pages>
  <Words>4346</Words>
  <Characters>2477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1</CharactersWithSpaces>
  <SharedDoc>false</SharedDoc>
  <HLinks>
    <vt:vector size="12" baseType="variant">
      <vt:variant>
        <vt:i4>5046312</vt:i4>
      </vt:variant>
      <vt:variant>
        <vt:i4>3</vt:i4>
      </vt:variant>
      <vt:variant>
        <vt:i4>0</vt:i4>
      </vt:variant>
      <vt:variant>
        <vt:i4>5</vt:i4>
      </vt:variant>
      <vt:variant>
        <vt:lpwstr>https://youtu.be/RQ3djos_LY8</vt:lpwstr>
      </vt:variant>
      <vt:variant>
        <vt:lpwstr/>
      </vt:variant>
      <vt:variant>
        <vt:i4>5898271</vt:i4>
      </vt:variant>
      <vt:variant>
        <vt:i4>0</vt:i4>
      </vt:variant>
      <vt:variant>
        <vt:i4>0</vt:i4>
      </vt:variant>
      <vt:variant>
        <vt:i4>5</vt:i4>
      </vt:variant>
      <vt:variant>
        <vt:lpwstr>https://youtu.be/VnnpLaKsqG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Erschel Shepherd (cshphrd2)</dc:creator>
  <cp:keywords/>
  <dc:description/>
  <cp:lastModifiedBy>Craig Erschel Shepherd (cshphrd2)</cp:lastModifiedBy>
  <cp:revision>17</cp:revision>
  <cp:lastPrinted>2021-09-27T12:05:00Z</cp:lastPrinted>
  <dcterms:created xsi:type="dcterms:W3CDTF">2022-12-08T22:45:00Z</dcterms:created>
  <dcterms:modified xsi:type="dcterms:W3CDTF">2022-12-14T20:20:00Z</dcterms:modified>
</cp:coreProperties>
</file>